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43FC5C" w14:textId="26A94A45" w:rsidR="00D672EF" w:rsidRDefault="00D672EF" w:rsidP="0056200A">
      <w:pPr>
        <w:shd w:val="clear" w:color="auto" w:fill="FFFFFF"/>
        <w:spacing w:before="100" w:beforeAutospacing="1"/>
        <w:jc w:val="both"/>
        <w:rPr>
          <w:b/>
          <w:bCs/>
          <w:color w:val="1D1C1D"/>
          <w:sz w:val="23"/>
          <w:szCs w:val="23"/>
        </w:rPr>
      </w:pPr>
      <w:r>
        <w:rPr>
          <w:b/>
          <w:bCs/>
          <w:color w:val="1D1C1D"/>
          <w:sz w:val="23"/>
          <w:szCs w:val="23"/>
        </w:rPr>
        <w:t>Topic</w:t>
      </w:r>
    </w:p>
    <w:p w14:paraId="4793106F" w14:textId="5E790A4F" w:rsidR="00D672EF" w:rsidRDefault="00D672EF" w:rsidP="0056200A">
      <w:pPr>
        <w:shd w:val="clear" w:color="auto" w:fill="FFFFFF"/>
        <w:spacing w:before="100" w:beforeAutospacing="1"/>
        <w:jc w:val="both"/>
        <w:rPr>
          <w:b/>
          <w:bCs/>
          <w:color w:val="1D1C1D"/>
          <w:sz w:val="23"/>
          <w:szCs w:val="23"/>
        </w:rPr>
      </w:pPr>
      <w:r w:rsidRPr="001705F2">
        <w:rPr>
          <w:color w:val="1D1C1D"/>
          <w:sz w:val="23"/>
          <w:szCs w:val="23"/>
        </w:rPr>
        <w:t>The effects of Energy Performance Certificates (EPC) ratings on house prices in Wales.</w:t>
      </w:r>
    </w:p>
    <w:p w14:paraId="1DF47609" w14:textId="35E9613C" w:rsidR="00495BEA" w:rsidRPr="001705F2" w:rsidRDefault="00495BEA" w:rsidP="0056200A">
      <w:pPr>
        <w:shd w:val="clear" w:color="auto" w:fill="FFFFFF"/>
        <w:spacing w:before="100" w:beforeAutospacing="1"/>
        <w:jc w:val="both"/>
        <w:rPr>
          <w:b/>
          <w:bCs/>
          <w:color w:val="1D1C1D"/>
          <w:sz w:val="23"/>
          <w:szCs w:val="23"/>
        </w:rPr>
      </w:pPr>
      <w:r w:rsidRPr="001705F2">
        <w:rPr>
          <w:b/>
          <w:bCs/>
          <w:color w:val="1D1C1D"/>
          <w:sz w:val="23"/>
          <w:szCs w:val="23"/>
        </w:rPr>
        <w:t xml:space="preserve">Research Question: </w:t>
      </w:r>
    </w:p>
    <w:p w14:paraId="4C7B6BF5" w14:textId="2617D611" w:rsidR="00D672EF" w:rsidRDefault="0031454B" w:rsidP="00D672EF">
      <w:pPr>
        <w:pStyle w:val="ListParagraph"/>
        <w:numPr>
          <w:ilvl w:val="0"/>
          <w:numId w:val="8"/>
        </w:numPr>
        <w:shd w:val="clear" w:color="auto" w:fill="FFFFFF"/>
        <w:spacing w:before="100" w:beforeAutospacing="1"/>
        <w:jc w:val="both"/>
        <w:rPr>
          <w:b/>
          <w:bCs/>
          <w:color w:val="1D1C1D"/>
          <w:sz w:val="23"/>
          <w:szCs w:val="23"/>
        </w:rPr>
      </w:pPr>
      <w:r w:rsidRPr="00D672EF">
        <w:rPr>
          <w:b/>
          <w:bCs/>
          <w:color w:val="1D1C1D"/>
          <w:sz w:val="23"/>
          <w:szCs w:val="23"/>
        </w:rPr>
        <w:t>How has</w:t>
      </w:r>
      <w:r w:rsidR="003C1A14" w:rsidRPr="00D672EF">
        <w:rPr>
          <w:b/>
          <w:bCs/>
          <w:color w:val="1D1C1D"/>
          <w:sz w:val="23"/>
          <w:szCs w:val="23"/>
        </w:rPr>
        <w:t xml:space="preserve"> the housing market</w:t>
      </w:r>
      <w:r w:rsidRPr="00D672EF">
        <w:rPr>
          <w:b/>
          <w:bCs/>
          <w:color w:val="1D1C1D"/>
          <w:sz w:val="23"/>
          <w:szCs w:val="23"/>
        </w:rPr>
        <w:t xml:space="preserve"> changed </w:t>
      </w:r>
      <w:r w:rsidR="003C1A14" w:rsidRPr="00D672EF">
        <w:rPr>
          <w:b/>
          <w:bCs/>
          <w:color w:val="1D1C1D"/>
          <w:sz w:val="23"/>
          <w:szCs w:val="23"/>
        </w:rPr>
        <w:t xml:space="preserve">since the introduction of energy performance regulations in Wales? </w:t>
      </w:r>
    </w:p>
    <w:p w14:paraId="7B7C1853" w14:textId="1C00D687" w:rsidR="00D672EF" w:rsidRPr="00E76EEF" w:rsidRDefault="00E76EEF" w:rsidP="00D672EF">
      <w:pPr>
        <w:pStyle w:val="ListParagraph"/>
        <w:numPr>
          <w:ilvl w:val="0"/>
          <w:numId w:val="8"/>
        </w:numPr>
        <w:shd w:val="clear" w:color="auto" w:fill="FFFFFF"/>
        <w:spacing w:before="100" w:beforeAutospacing="1"/>
        <w:jc w:val="both"/>
        <w:rPr>
          <w:b/>
          <w:bCs/>
          <w:color w:val="1D1C1D"/>
          <w:sz w:val="23"/>
          <w:szCs w:val="23"/>
        </w:rPr>
      </w:pPr>
      <w:r w:rsidRPr="00E76EEF">
        <w:rPr>
          <w:b/>
          <w:bCs/>
          <w:color w:val="1D1C1D"/>
          <w:sz w:val="23"/>
          <w:szCs w:val="23"/>
        </w:rPr>
        <w:t>Do Energy Performance Certificates (EPC)</w:t>
      </w:r>
      <w:r>
        <w:rPr>
          <w:b/>
          <w:bCs/>
          <w:color w:val="1D1C1D"/>
          <w:sz w:val="23"/>
          <w:szCs w:val="23"/>
        </w:rPr>
        <w:t xml:space="preserve"> impact </w:t>
      </w:r>
      <w:r w:rsidR="00F02158">
        <w:rPr>
          <w:b/>
          <w:bCs/>
          <w:color w:val="1D1C1D"/>
          <w:sz w:val="23"/>
          <w:szCs w:val="23"/>
        </w:rPr>
        <w:t>housing prices across Wales?</w:t>
      </w:r>
    </w:p>
    <w:p w14:paraId="3A2A8C4A" w14:textId="77777777" w:rsidR="0031454B" w:rsidRPr="001705F2" w:rsidRDefault="0031454B" w:rsidP="0056200A">
      <w:pPr>
        <w:ind w:left="720" w:hanging="360"/>
        <w:jc w:val="both"/>
      </w:pPr>
    </w:p>
    <w:p w14:paraId="47D9AAD5" w14:textId="77777777" w:rsidR="0004297A" w:rsidRPr="001705F2" w:rsidRDefault="0031454B" w:rsidP="0056200A">
      <w:pPr>
        <w:pStyle w:val="ListParagraph"/>
        <w:numPr>
          <w:ilvl w:val="0"/>
          <w:numId w:val="1"/>
        </w:numPr>
        <w:jc w:val="both"/>
        <w:rPr>
          <w:b/>
          <w:bCs/>
        </w:rPr>
      </w:pPr>
      <w:r w:rsidRPr="001705F2">
        <w:rPr>
          <w:b/>
          <w:bCs/>
        </w:rPr>
        <w:t>What is the EPC?</w:t>
      </w:r>
    </w:p>
    <w:p w14:paraId="7C2D5719" w14:textId="6EF1D7F9" w:rsidR="00963BAD" w:rsidRPr="001705F2" w:rsidRDefault="0004297A" w:rsidP="0056200A">
      <w:pPr>
        <w:pStyle w:val="ListParagraph"/>
        <w:jc w:val="both"/>
        <w:rPr>
          <w:sz w:val="21"/>
          <w:szCs w:val="21"/>
        </w:rPr>
      </w:pPr>
      <w:r w:rsidRPr="001705F2">
        <w:rPr>
          <w:sz w:val="21"/>
          <w:szCs w:val="21"/>
        </w:rPr>
        <w:t xml:space="preserve">Energy Performance Certificates or EPCs are asset ratings intended to </w:t>
      </w:r>
      <w:r w:rsidRPr="001705F2">
        <w:rPr>
          <w:b/>
          <w:bCs/>
          <w:sz w:val="21"/>
          <w:szCs w:val="21"/>
        </w:rPr>
        <w:t>inform potential purchasers about the intrinsic energy performance of a building and its associated services</w:t>
      </w:r>
      <w:r w:rsidRPr="001705F2">
        <w:rPr>
          <w:sz w:val="21"/>
          <w:szCs w:val="21"/>
        </w:rPr>
        <w:t xml:space="preserve">. </w:t>
      </w:r>
      <w:r w:rsidR="00E83057" w:rsidRPr="001705F2">
        <w:rPr>
          <w:sz w:val="21"/>
          <w:szCs w:val="21"/>
        </w:rPr>
        <w:fldChar w:fldCharType="begin"/>
      </w:r>
      <w:r w:rsidR="008A4A6E">
        <w:rPr>
          <w:sz w:val="21"/>
          <w:szCs w:val="21"/>
        </w:rPr>
        <w:instrText xml:space="preserve"> ADDIN ZOTERO_ITEM CSL_CITATION {"citationID":"laCjw76v","properties":{"formattedCitation":"(Fuerst {\\i{}et al.}, 2016)","plainCitation":"(Fuerst et al., 2016)","noteIndex":0},"citationItems":[{"id":"261PxbFm/zetum3qK","uris":["http://zotero.org/users/local/KyofTdk4/items/NFSVHXEM"],"uri":["http://zotero.org/users/local/KyofTdk4/items/NFSVHXEM"],"itemData":{"id":304,"type":"article-journal","abstract":"This paper investigates the effect of Energy Performance Certificate (EPC) ratings on residential prices in Wales. Drawing on a sample of approximately 192,000 transactions, the capitalisation of energy efficiency ratings into house prices is investigated using two approaches. The first adopts a cross-sectional framework to investigate the effect of EPC rating on price. The second approach applies a repeat-sales methodology to investigate the impact of EPC rating on house price appreciation. Statistically significant positive price premiums are estimated for dwellings in EPC bands A/B (12.8%) and C (3.5%) compared to houses in band D. For dwellings in band E (−3.6%) and F (−6.5%) there are statistically significant discounts. Such effects may not be the result of energy performance alone. In addition to energy cost differences, the price effect may be due to additional benefits of energy efficient features. An analysis of the private rental segment reveals that, in contrast to the general market, low-EPC rated dwellings were not traded at a significant discount. This suggests different implicit prices of potential energy savings for landlords and owner-occupiers.","container-title":"Energy Policy","DOI":"10.1016/j.enpol.2016.01.024","ISSN":"0301-4215","journalAbbreviation":"Energy Policy","page":"20-33","title":"Energy performance ratings and house prices in Wales: An empirical study","volume":"92","author":[{"family":"Fuerst","given":"Franz"},{"family":"McAllister","given":"Pat"},{"family":"Nanda","given":"Anupam"},{"family":"Wyatt","given":"Pete"}],"issued":{"date-parts":[["2016",5,1]]}}}],"schema":"https://github.com/citation-style-language/schema/raw/master/csl-citation.json"} </w:instrText>
      </w:r>
      <w:r w:rsidR="00E83057" w:rsidRPr="001705F2">
        <w:rPr>
          <w:sz w:val="21"/>
          <w:szCs w:val="21"/>
        </w:rPr>
        <w:fldChar w:fldCharType="separate"/>
      </w:r>
      <w:r w:rsidR="00E83057" w:rsidRPr="001705F2">
        <w:rPr>
          <w:sz w:val="21"/>
        </w:rPr>
        <w:t xml:space="preserve">(Fuerst </w:t>
      </w:r>
      <w:r w:rsidR="00E83057" w:rsidRPr="001705F2">
        <w:rPr>
          <w:i/>
          <w:iCs/>
          <w:sz w:val="21"/>
        </w:rPr>
        <w:t>et al.</w:t>
      </w:r>
      <w:r w:rsidR="00E83057" w:rsidRPr="001705F2">
        <w:rPr>
          <w:sz w:val="21"/>
        </w:rPr>
        <w:t>, 2016)</w:t>
      </w:r>
      <w:r w:rsidR="00E83057" w:rsidRPr="001705F2">
        <w:rPr>
          <w:sz w:val="21"/>
          <w:szCs w:val="21"/>
        </w:rPr>
        <w:fldChar w:fldCharType="end"/>
      </w:r>
    </w:p>
    <w:p w14:paraId="5870BC14" w14:textId="77777777" w:rsidR="00963BAD" w:rsidRPr="001705F2" w:rsidRDefault="00963BAD" w:rsidP="0056200A">
      <w:pPr>
        <w:pStyle w:val="ListParagraph"/>
        <w:jc w:val="both"/>
        <w:rPr>
          <w:sz w:val="21"/>
          <w:szCs w:val="21"/>
        </w:rPr>
      </w:pPr>
    </w:p>
    <w:p w14:paraId="2BF6FE6F" w14:textId="7B610485" w:rsidR="00DD4E1B" w:rsidRPr="001705F2" w:rsidRDefault="00963BAD" w:rsidP="0056200A">
      <w:pPr>
        <w:pStyle w:val="ListParagraph"/>
        <w:jc w:val="both"/>
        <w:rPr>
          <w:sz w:val="21"/>
          <w:szCs w:val="21"/>
        </w:rPr>
      </w:pPr>
      <w:r w:rsidRPr="001705F2">
        <w:rPr>
          <w:sz w:val="21"/>
          <w:szCs w:val="21"/>
        </w:rPr>
        <w:t>I</w:t>
      </w:r>
      <w:r w:rsidR="008C2C0B" w:rsidRPr="001705F2">
        <w:rPr>
          <w:sz w:val="21"/>
          <w:szCs w:val="21"/>
        </w:rPr>
        <w:t xml:space="preserve">n the UK an EPC assigns a rating to a dwelling on a scale of </w:t>
      </w:r>
      <w:r w:rsidR="008C2C0B" w:rsidRPr="001705F2">
        <w:rPr>
          <w:b/>
          <w:bCs/>
          <w:sz w:val="21"/>
          <w:szCs w:val="21"/>
        </w:rPr>
        <w:t>bands from A to G</w:t>
      </w:r>
      <w:r w:rsidR="008C2C0B" w:rsidRPr="001705F2">
        <w:rPr>
          <w:sz w:val="21"/>
          <w:szCs w:val="21"/>
        </w:rPr>
        <w:t xml:space="preserve"> with A being the most efficient. The rating is </w:t>
      </w:r>
      <w:r w:rsidR="008C2C0B" w:rsidRPr="001705F2">
        <w:rPr>
          <w:b/>
          <w:bCs/>
          <w:sz w:val="21"/>
          <w:szCs w:val="21"/>
        </w:rPr>
        <w:t>based on energy relevant building characteristics including age, size, construction details, space and water heating, lighting and ventilation</w:t>
      </w:r>
      <w:r w:rsidR="004F760D" w:rsidRPr="001705F2">
        <w:rPr>
          <w:sz w:val="21"/>
          <w:szCs w:val="21"/>
        </w:rPr>
        <w:t xml:space="preserve"> </w:t>
      </w:r>
      <w:r w:rsidR="004F760D" w:rsidRPr="001705F2">
        <w:rPr>
          <w:sz w:val="21"/>
          <w:szCs w:val="21"/>
        </w:rPr>
        <w:fldChar w:fldCharType="begin"/>
      </w:r>
      <w:r w:rsidR="008A4A6E">
        <w:rPr>
          <w:sz w:val="21"/>
          <w:szCs w:val="21"/>
        </w:rPr>
        <w:instrText xml:space="preserve"> ADDIN ZOTERO_ITEM CSL_CITATION {"citationID":"ENimtMb7","properties":{"formattedCitation":"(Fuerst {\\i{}et al.}, 2016)","plainCitation":"(Fuerst et al., 2016)","noteIndex":0},"citationItems":[{"id":"261PxbFm/zetum3qK","uris":["http://zotero.org/users/local/KyofTdk4/items/NFSVHXEM"],"uri":["http://zotero.org/users/local/KyofTdk4/items/NFSVHXEM"],"itemData":{"id":304,"type":"article-journal","abstract":"This paper investigates the effect of Energy Performance Certificate (EPC) ratings on residential prices in Wales. Drawing on a sample of approximately 192,000 transactions, the capitalisation of energy efficiency ratings into house prices is investigated using two approaches. The first adopts a cross-sectional framework to investigate the effect of EPC rating on price. The second approach applies a repeat-sales methodology to investigate the impact of EPC rating on house price appreciation. Statistically significant positive price premiums are estimated for dwellings in EPC bands A/B (12.8%) and C (3.5%) compared to houses in band D. For dwellings in band E (−3.6%) and F (−6.5%) there are statistically significant discounts. Such effects may not be the result of energy performance alone. In addition to energy cost differences, the price effect may be due to additional benefits of energy efficient features. An analysis of the private rental segment reveals that, in contrast to the general market, low-EPC rated dwellings were not traded at a significant discount. This suggests different implicit prices of potential energy savings for landlords and owner-occupiers.","container-title":"Energy Policy","DOI":"10.1016/j.enpol.2016.01.024","ISSN":"0301-4215","journalAbbreviation":"Energy Policy","page":"20-33","title":"Energy performance ratings and house prices in Wales: An empirical study","volume":"92","author":[{"family":"Fuerst","given":"Franz"},{"family":"McAllister","given":"Pat"},{"family":"Nanda","given":"Anupam"},{"family":"Wyatt","given":"Pete"}],"issued":{"date-parts":[["2016",5,1]]}}}],"schema":"https://github.com/citation-style-language/schema/raw/master/csl-citation.json"} </w:instrText>
      </w:r>
      <w:r w:rsidR="004F760D" w:rsidRPr="001705F2">
        <w:rPr>
          <w:sz w:val="21"/>
          <w:szCs w:val="21"/>
        </w:rPr>
        <w:fldChar w:fldCharType="separate"/>
      </w:r>
      <w:r w:rsidR="004F760D" w:rsidRPr="001705F2">
        <w:rPr>
          <w:sz w:val="21"/>
        </w:rPr>
        <w:t xml:space="preserve">(Fuerst </w:t>
      </w:r>
      <w:r w:rsidR="004F760D" w:rsidRPr="001705F2">
        <w:rPr>
          <w:i/>
          <w:iCs/>
          <w:sz w:val="21"/>
        </w:rPr>
        <w:t>et al.</w:t>
      </w:r>
      <w:r w:rsidR="004F760D" w:rsidRPr="001705F2">
        <w:rPr>
          <w:sz w:val="21"/>
        </w:rPr>
        <w:t>, 2016)</w:t>
      </w:r>
      <w:r w:rsidR="004F760D" w:rsidRPr="001705F2">
        <w:rPr>
          <w:sz w:val="21"/>
          <w:szCs w:val="21"/>
        </w:rPr>
        <w:fldChar w:fldCharType="end"/>
      </w:r>
      <w:r w:rsidR="008C2C0B" w:rsidRPr="001705F2">
        <w:rPr>
          <w:sz w:val="21"/>
          <w:szCs w:val="21"/>
        </w:rPr>
        <w:t xml:space="preserve">. </w:t>
      </w:r>
    </w:p>
    <w:p w14:paraId="1C51F753" w14:textId="77777777" w:rsidR="0004297A" w:rsidRPr="001705F2" w:rsidRDefault="0004297A" w:rsidP="0056200A">
      <w:pPr>
        <w:pStyle w:val="ListParagraph"/>
        <w:jc w:val="both"/>
      </w:pPr>
    </w:p>
    <w:p w14:paraId="37498EBF" w14:textId="77777777" w:rsidR="00747349" w:rsidRPr="001705F2" w:rsidRDefault="0031454B" w:rsidP="0056200A">
      <w:pPr>
        <w:pStyle w:val="ListParagraph"/>
        <w:numPr>
          <w:ilvl w:val="0"/>
          <w:numId w:val="1"/>
        </w:numPr>
        <w:jc w:val="both"/>
        <w:rPr>
          <w:b/>
          <w:bCs/>
        </w:rPr>
      </w:pPr>
      <w:r w:rsidRPr="001705F2">
        <w:rPr>
          <w:b/>
          <w:bCs/>
        </w:rPr>
        <w:t>When was it established in England and Wales?</w:t>
      </w:r>
    </w:p>
    <w:p w14:paraId="668C6A67" w14:textId="430EF371" w:rsidR="004F1962" w:rsidRPr="001705F2" w:rsidRDefault="00747349" w:rsidP="0056200A">
      <w:pPr>
        <w:pStyle w:val="ListParagraph"/>
        <w:jc w:val="both"/>
        <w:rPr>
          <w:sz w:val="21"/>
          <w:szCs w:val="21"/>
        </w:rPr>
      </w:pPr>
      <w:r w:rsidRPr="001705F2">
        <w:rPr>
          <w:sz w:val="21"/>
          <w:szCs w:val="21"/>
        </w:rPr>
        <w:t xml:space="preserve">In </w:t>
      </w:r>
      <w:r w:rsidRPr="001705F2">
        <w:rPr>
          <w:b/>
          <w:bCs/>
          <w:sz w:val="21"/>
          <w:szCs w:val="21"/>
        </w:rPr>
        <w:t>2008</w:t>
      </w:r>
      <w:r w:rsidRPr="001705F2">
        <w:rPr>
          <w:sz w:val="21"/>
          <w:szCs w:val="21"/>
        </w:rPr>
        <w:t xml:space="preserve"> the measurement of energy use in new and existing buildings in the UK became obligatory following the implementation of the European Union’s Energy Performance of Buildings Directive. This required all buildings at the point of </w:t>
      </w:r>
      <w:r w:rsidRPr="001705F2">
        <w:rPr>
          <w:b/>
          <w:bCs/>
          <w:sz w:val="21"/>
          <w:szCs w:val="21"/>
        </w:rPr>
        <w:t>construction completion, sale or rent (or every ten years)</w:t>
      </w:r>
      <w:r w:rsidRPr="001705F2">
        <w:rPr>
          <w:sz w:val="21"/>
          <w:szCs w:val="21"/>
        </w:rPr>
        <w:t xml:space="preserve"> to be issued with </w:t>
      </w:r>
      <w:r w:rsidRPr="001705F2">
        <w:rPr>
          <w:b/>
          <w:bCs/>
          <w:sz w:val="21"/>
          <w:szCs w:val="21"/>
        </w:rPr>
        <w:t>certificates</w:t>
      </w:r>
      <w:r w:rsidRPr="001705F2">
        <w:rPr>
          <w:sz w:val="21"/>
          <w:szCs w:val="21"/>
        </w:rPr>
        <w:t xml:space="preserve"> that provide information about their energy performance. </w:t>
      </w:r>
      <w:r w:rsidR="00D916FE" w:rsidRPr="001705F2">
        <w:rPr>
          <w:sz w:val="21"/>
          <w:szCs w:val="21"/>
        </w:rPr>
        <w:fldChar w:fldCharType="begin"/>
      </w:r>
      <w:r w:rsidR="008A4A6E">
        <w:rPr>
          <w:sz w:val="21"/>
          <w:szCs w:val="21"/>
        </w:rPr>
        <w:instrText xml:space="preserve"> ADDIN ZOTERO_ITEM CSL_CITATION {"citationID":"sIVY6QtY","properties":{"formattedCitation":"(Fuerst {\\i{}et al.}, 2016)","plainCitation":"(Fuerst et al., 2016)","noteIndex":0},"citationItems":[{"id":"261PxbFm/zetum3qK","uris":["http://zotero.org/users/local/KyofTdk4/items/NFSVHXEM"],"uri":["http://zotero.org/users/local/KyofTdk4/items/NFSVHXEM"],"itemData":{"id":304,"type":"article-journal","abstract":"This paper investigates the effect of Energy Performance Certificate (EPC) ratings on residential prices in Wales. Drawing on a sample of approximately 192,000 transactions, the capitalisation of energy efficiency ratings into house prices is investigated using two approaches. The first adopts a cross-sectional framework to investigate the effect of EPC rating on price. The second approach applies a repeat-sales methodology to investigate the impact of EPC rating on house price appreciation. Statistically significant positive price premiums are estimated for dwellings in EPC bands A/B (12.8%) and C (3.5%) compared to houses in band D. For dwellings in band E (−3.6%) and F (−6.5%) there are statistically significant discounts. Such effects may not be the result of energy performance alone. In addition to energy cost differences, the price effect may be due to additional benefits of energy efficient features. An analysis of the private rental segment reveals that, in contrast to the general market, low-EPC rated dwellings were not traded at a significant discount. This suggests different implicit prices of potential energy savings for landlords and owner-occupiers.","container-title":"Energy Policy","DOI":"10.1016/j.enpol.2016.01.024","ISSN":"0301-4215","journalAbbreviation":"Energy Policy","page":"20-33","title":"Energy performance ratings and house prices in Wales: An empirical study","volume":"92","author":[{"family":"Fuerst","given":"Franz"},{"family":"McAllister","given":"Pat"},{"family":"Nanda","given":"Anupam"},{"family":"Wyatt","given":"Pete"}],"issued":{"date-parts":[["2016",5,1]]}}}],"schema":"https://github.com/citation-style-language/schema/raw/master/csl-citation.json"} </w:instrText>
      </w:r>
      <w:r w:rsidR="00D916FE" w:rsidRPr="001705F2">
        <w:rPr>
          <w:sz w:val="21"/>
          <w:szCs w:val="21"/>
        </w:rPr>
        <w:fldChar w:fldCharType="separate"/>
      </w:r>
      <w:r w:rsidR="00E04E8F" w:rsidRPr="001705F2">
        <w:rPr>
          <w:sz w:val="21"/>
        </w:rPr>
        <w:t xml:space="preserve">(Fuerst </w:t>
      </w:r>
      <w:r w:rsidR="00E04E8F" w:rsidRPr="001705F2">
        <w:rPr>
          <w:i/>
          <w:iCs/>
          <w:sz w:val="21"/>
        </w:rPr>
        <w:t>et al.</w:t>
      </w:r>
      <w:r w:rsidR="00E04E8F" w:rsidRPr="001705F2">
        <w:rPr>
          <w:sz w:val="21"/>
        </w:rPr>
        <w:t>, 2016)</w:t>
      </w:r>
      <w:r w:rsidR="00D916FE" w:rsidRPr="001705F2">
        <w:rPr>
          <w:sz w:val="21"/>
          <w:szCs w:val="21"/>
        </w:rPr>
        <w:fldChar w:fldCharType="end"/>
      </w:r>
    </w:p>
    <w:p w14:paraId="207E003C" w14:textId="1CDBAEF4" w:rsidR="00B93776" w:rsidRPr="001705F2" w:rsidRDefault="00B93776" w:rsidP="0056200A">
      <w:pPr>
        <w:pStyle w:val="ListParagraph"/>
        <w:jc w:val="both"/>
        <w:rPr>
          <w:sz w:val="21"/>
          <w:szCs w:val="21"/>
        </w:rPr>
      </w:pPr>
    </w:p>
    <w:p w14:paraId="65715D2F" w14:textId="77777777" w:rsidR="00B93776" w:rsidRPr="001705F2" w:rsidRDefault="00B93776" w:rsidP="0056200A">
      <w:pPr>
        <w:pStyle w:val="ListParagraph"/>
        <w:numPr>
          <w:ilvl w:val="0"/>
          <w:numId w:val="1"/>
        </w:numPr>
        <w:jc w:val="both"/>
        <w:rPr>
          <w:b/>
          <w:bCs/>
        </w:rPr>
      </w:pPr>
      <w:r w:rsidRPr="001705F2">
        <w:rPr>
          <w:b/>
          <w:bCs/>
        </w:rPr>
        <w:t>Motivation to study EPC.</w:t>
      </w:r>
    </w:p>
    <w:p w14:paraId="4910B1BC" w14:textId="68B58730" w:rsidR="00B93776" w:rsidRPr="001705F2" w:rsidRDefault="00B93776" w:rsidP="0056200A">
      <w:pPr>
        <w:pStyle w:val="ListParagraph"/>
        <w:numPr>
          <w:ilvl w:val="0"/>
          <w:numId w:val="3"/>
        </w:numPr>
        <w:jc w:val="both"/>
        <w:rPr>
          <w:sz w:val="21"/>
          <w:szCs w:val="21"/>
        </w:rPr>
      </w:pPr>
      <w:r w:rsidRPr="001705F2">
        <w:rPr>
          <w:sz w:val="21"/>
          <w:szCs w:val="21"/>
        </w:rPr>
        <w:t xml:space="preserve">Growing concern about </w:t>
      </w:r>
      <w:r w:rsidRPr="001705F2">
        <w:rPr>
          <w:b/>
          <w:bCs/>
          <w:sz w:val="21"/>
          <w:szCs w:val="21"/>
        </w:rPr>
        <w:t>climate change</w:t>
      </w:r>
      <w:r w:rsidRPr="001705F2">
        <w:rPr>
          <w:sz w:val="21"/>
          <w:szCs w:val="21"/>
        </w:rPr>
        <w:t xml:space="preserve"> has stimulated another wave of research on energy performance and residential sale prices</w:t>
      </w:r>
      <w:r w:rsidR="004B6083" w:rsidRPr="001705F2">
        <w:rPr>
          <w:sz w:val="21"/>
          <w:szCs w:val="21"/>
        </w:rPr>
        <w:t xml:space="preserve"> </w:t>
      </w:r>
      <w:r w:rsidR="004B6083" w:rsidRPr="001705F2">
        <w:rPr>
          <w:sz w:val="21"/>
          <w:szCs w:val="21"/>
        </w:rPr>
        <w:fldChar w:fldCharType="begin"/>
      </w:r>
      <w:r w:rsidR="008A4A6E">
        <w:rPr>
          <w:sz w:val="21"/>
          <w:szCs w:val="21"/>
        </w:rPr>
        <w:instrText xml:space="preserve"> ADDIN ZOTERO_ITEM CSL_CITATION {"citationID":"wg8pE6xT","properties":{"formattedCitation":"(Fuerst {\\i{}et al.}, 2016)","plainCitation":"(Fuerst et al., 2016)","noteIndex":0},"citationItems":[{"id":"261PxbFm/zetum3qK","uris":["http://zotero.org/users/local/KyofTdk4/items/NFSVHXEM"],"uri":["http://zotero.org/users/local/KyofTdk4/items/NFSVHXEM"],"itemData":{"id":304,"type":"article-journal","abstract":"This paper investigates the effect of Energy Performance Certificate (EPC) ratings on residential prices in Wales. Drawing on a sample of approximately 192,000 transactions, the capitalisation of energy efficiency ratings into house prices is investigated using two approaches. The first adopts a cross-sectional framework to investigate the effect of EPC rating on price. The second approach applies a repeat-sales methodology to investigate the impact of EPC rating on house price appreciation. Statistically significant positive price premiums are estimated for dwellings in EPC bands A/B (12.8%) and C (3.5%) compared to houses in band D. For dwellings in band E (−3.6%) and F (−6.5%) there are statistically significant discounts. Such effects may not be the result of energy performance alone. In addition to energy cost differences, the price effect may be due to additional benefits of energy efficient features. An analysis of the private rental segment reveals that, in contrast to the general market, low-EPC rated dwellings were not traded at a significant discount. This suggests different implicit prices of potential energy savings for landlords and owner-occupiers.","container-title":"Energy Policy","DOI":"10.1016/j.enpol.2016.01.024","ISSN":"0301-4215","journalAbbreviation":"Energy Policy","page":"20-33","title":"Energy performance ratings and house prices in Wales: An empirical study","volume":"92","author":[{"family":"Fuerst","given":"Franz"},{"family":"McAllister","given":"Pat"},{"family":"Nanda","given":"Anupam"},{"family":"Wyatt","given":"Pete"}],"issued":{"date-parts":[["2016",5,1]]}}}],"schema":"https://github.com/citation-style-language/schema/raw/master/csl-citation.json"} </w:instrText>
      </w:r>
      <w:r w:rsidR="004B6083" w:rsidRPr="001705F2">
        <w:rPr>
          <w:sz w:val="21"/>
          <w:szCs w:val="21"/>
        </w:rPr>
        <w:fldChar w:fldCharType="separate"/>
      </w:r>
      <w:r w:rsidR="004B6083" w:rsidRPr="001705F2">
        <w:rPr>
          <w:sz w:val="21"/>
          <w:szCs w:val="21"/>
        </w:rPr>
        <w:t>(Fuerst et al., 2016)</w:t>
      </w:r>
      <w:r w:rsidR="004B6083" w:rsidRPr="001705F2">
        <w:rPr>
          <w:sz w:val="21"/>
          <w:szCs w:val="21"/>
        </w:rPr>
        <w:fldChar w:fldCharType="end"/>
      </w:r>
      <w:r w:rsidR="0058143E" w:rsidRPr="001705F2">
        <w:rPr>
          <w:sz w:val="21"/>
          <w:szCs w:val="21"/>
        </w:rPr>
        <w:t>.</w:t>
      </w:r>
      <w:r w:rsidRPr="001705F2">
        <w:rPr>
          <w:sz w:val="21"/>
          <w:szCs w:val="21"/>
        </w:rPr>
        <w:t xml:space="preserve"> </w:t>
      </w:r>
    </w:p>
    <w:p w14:paraId="46C960C7" w14:textId="77E5D7CA" w:rsidR="00B93776" w:rsidRPr="001705F2" w:rsidRDefault="00B93776" w:rsidP="0056200A">
      <w:pPr>
        <w:pStyle w:val="NormalWeb"/>
        <w:numPr>
          <w:ilvl w:val="0"/>
          <w:numId w:val="3"/>
        </w:numPr>
        <w:jc w:val="both"/>
        <w:rPr>
          <w:sz w:val="21"/>
          <w:szCs w:val="21"/>
        </w:rPr>
      </w:pPr>
      <w:r w:rsidRPr="001705F2">
        <w:rPr>
          <w:sz w:val="21"/>
          <w:szCs w:val="21"/>
        </w:rPr>
        <w:t xml:space="preserve">There are several reasons for expecting house buyers to pay more for an energy efficient house relative to a very similar house that is less energy efficient. </w:t>
      </w:r>
      <w:r w:rsidRPr="001705F2">
        <w:rPr>
          <w:b/>
          <w:bCs/>
          <w:sz w:val="21"/>
          <w:szCs w:val="21"/>
        </w:rPr>
        <w:t>Lower energy bills essentially result in higher household disposable income</w:t>
      </w:r>
      <w:r w:rsidR="004B6083" w:rsidRPr="001705F2">
        <w:rPr>
          <w:b/>
          <w:bCs/>
          <w:sz w:val="21"/>
          <w:szCs w:val="21"/>
        </w:rPr>
        <w:t xml:space="preserve"> </w:t>
      </w:r>
      <w:r w:rsidR="004B6083" w:rsidRPr="001705F2">
        <w:rPr>
          <w:sz w:val="21"/>
          <w:szCs w:val="21"/>
        </w:rPr>
        <w:fldChar w:fldCharType="begin"/>
      </w:r>
      <w:r w:rsidR="008A4A6E">
        <w:rPr>
          <w:sz w:val="21"/>
          <w:szCs w:val="21"/>
        </w:rPr>
        <w:instrText xml:space="preserve"> ADDIN ZOTERO_ITEM CSL_CITATION {"citationID":"isgdLknv","properties":{"formattedCitation":"(Fuerst {\\i{}et al.}, 2016)","plainCitation":"(Fuerst et al., 2016)","noteIndex":0},"citationItems":[{"id":"261PxbFm/zetum3qK","uris":["http://zotero.org/users/local/KyofTdk4/items/NFSVHXEM"],"uri":["http://zotero.org/users/local/KyofTdk4/items/NFSVHXEM"],"itemData":{"id":304,"type":"article-journal","abstract":"This paper investigates the effect of Energy Performance Certificate (EPC) ratings on residential prices in Wales. Drawing on a sample of approximately 192,000 transactions, the capitalisation of energy efficiency ratings into house prices is investigated using two approaches. The first adopts a cross-sectional framework to investigate the effect of EPC rating on price. The second approach applies a repeat-sales methodology to investigate the impact of EPC rating on house price appreciation. Statistically significant positive price premiums are estimated for dwellings in EPC bands A/B (12.8%) and C (3.5%) compared to houses in band D. For dwellings in band E (−3.6%) and F (−6.5%) there are statistically significant discounts. Such effects may not be the result of energy performance alone. In addition to energy cost differences, the price effect may be due to additional benefits of energy efficient features. An analysis of the private rental segment reveals that, in contrast to the general market, low-EPC rated dwellings were not traded at a significant discount. This suggests different implicit prices of potential energy savings for landlords and owner-occupiers.","container-title":"Energy Policy","DOI":"10.1016/j.enpol.2016.01.024","ISSN":"0301-4215","journalAbbreviation":"Energy Policy","page":"20-33","title":"Energy performance ratings and house prices in Wales: An empirical study","volume":"92","author":[{"family":"Fuerst","given":"Franz"},{"family":"McAllister","given":"Pat"},{"family":"Nanda","given":"Anupam"},{"family":"Wyatt","given":"Pete"}],"issued":{"date-parts":[["2016",5,1]]}}}],"schema":"https://github.com/citation-style-language/schema/raw/master/csl-citation.json"} </w:instrText>
      </w:r>
      <w:r w:rsidR="004B6083" w:rsidRPr="001705F2">
        <w:rPr>
          <w:sz w:val="21"/>
          <w:szCs w:val="21"/>
        </w:rPr>
        <w:fldChar w:fldCharType="separate"/>
      </w:r>
      <w:r w:rsidR="004B6083" w:rsidRPr="001705F2">
        <w:rPr>
          <w:sz w:val="21"/>
          <w:szCs w:val="21"/>
        </w:rPr>
        <w:t>(Fuerst et al., 2016)</w:t>
      </w:r>
      <w:r w:rsidR="004B6083" w:rsidRPr="001705F2">
        <w:rPr>
          <w:sz w:val="21"/>
          <w:szCs w:val="21"/>
        </w:rPr>
        <w:fldChar w:fldCharType="end"/>
      </w:r>
      <w:r w:rsidRPr="001705F2">
        <w:rPr>
          <w:sz w:val="21"/>
          <w:szCs w:val="21"/>
        </w:rPr>
        <w:t xml:space="preserve">. </w:t>
      </w:r>
    </w:p>
    <w:p w14:paraId="100B9A8C" w14:textId="77777777" w:rsidR="00744152" w:rsidRPr="001705F2" w:rsidRDefault="00396EB7" w:rsidP="0056200A">
      <w:pPr>
        <w:pStyle w:val="ListParagraph"/>
        <w:numPr>
          <w:ilvl w:val="0"/>
          <w:numId w:val="1"/>
        </w:numPr>
        <w:jc w:val="both"/>
        <w:rPr>
          <w:b/>
          <w:bCs/>
        </w:rPr>
      </w:pPr>
      <w:r w:rsidRPr="001705F2">
        <w:rPr>
          <w:b/>
          <w:bCs/>
        </w:rPr>
        <w:t>Why Wales?</w:t>
      </w:r>
    </w:p>
    <w:p w14:paraId="29BCC79A" w14:textId="0090B12E" w:rsidR="00396EB7" w:rsidRPr="001705F2" w:rsidRDefault="00396EB7" w:rsidP="0056200A">
      <w:pPr>
        <w:pStyle w:val="ListParagraph"/>
        <w:jc w:val="both"/>
        <w:rPr>
          <w:b/>
          <w:bCs/>
          <w:sz w:val="21"/>
          <w:szCs w:val="21"/>
        </w:rPr>
      </w:pPr>
      <w:r w:rsidRPr="001705F2">
        <w:rPr>
          <w:sz w:val="21"/>
          <w:szCs w:val="21"/>
        </w:rPr>
        <w:t xml:space="preserve">Wales was chosen as the study area because the </w:t>
      </w:r>
      <w:r w:rsidRPr="001705F2">
        <w:rPr>
          <w:b/>
          <w:bCs/>
          <w:sz w:val="21"/>
          <w:szCs w:val="21"/>
        </w:rPr>
        <w:t>housing stock is relatively homogeneous in terms of age and building characteristics</w:t>
      </w:r>
      <w:r w:rsidRPr="001705F2">
        <w:rPr>
          <w:sz w:val="21"/>
          <w:szCs w:val="21"/>
        </w:rPr>
        <w:t xml:space="preserve">. Compared to England the proportion of flats and apartments is much lower and this allows the analysis to focus on detached, semi-detached and terraced houses. </w:t>
      </w:r>
      <w:r w:rsidRPr="001705F2">
        <w:rPr>
          <w:sz w:val="21"/>
          <w:szCs w:val="21"/>
        </w:rPr>
        <w:fldChar w:fldCharType="begin"/>
      </w:r>
      <w:r w:rsidR="008A4A6E">
        <w:rPr>
          <w:sz w:val="21"/>
          <w:szCs w:val="21"/>
        </w:rPr>
        <w:instrText xml:space="preserve"> ADDIN ZOTERO_ITEM CSL_CITATION {"citationID":"h5PrLsGa","properties":{"formattedCitation":"(Fuerst {\\i{}et al.}, 2016)","plainCitation":"(Fuerst et al., 2016)","noteIndex":0},"citationItems":[{"id":"261PxbFm/zetum3qK","uris":["http://zotero.org/users/local/KyofTdk4/items/NFSVHXEM"],"uri":["http://zotero.org/users/local/KyofTdk4/items/NFSVHXEM"],"itemData":{"id":304,"type":"article-journal","abstract":"This paper investigates the effect of Energy Performance Certificate (EPC) ratings on residential prices in Wales. Drawing on a sample of approximately 192,000 transactions, the capitalisation of energy efficiency ratings into house prices is investigated using two approaches. The first adopts a cross-sectional framework to investigate the effect of EPC rating on price. The second approach applies a repeat-sales methodology to investigate the impact of EPC rating on house price appreciation. Statistically significant positive price premiums are estimated for dwellings in EPC bands A/B (12.8%) and C (3.5%) compared to houses in band D. For dwellings in band E (−3.6%) and F (−6.5%) there are statistically significant discounts. Such effects may not be the result of energy performance alone. In addition to energy cost differences, the price effect may be due to additional benefits of energy efficient features. An analysis of the private rental segment reveals that, in contrast to the general market, low-EPC rated dwellings were not traded at a significant discount. This suggests different implicit prices of potential energy savings for landlords and owner-occupiers.","container-title":"Energy Policy","DOI":"10.1016/j.enpol.2016.01.024","ISSN":"0301-4215","journalAbbreviation":"Energy Policy","page":"20-33","title":"Energy performance ratings and house prices in Wales: An empirical study","volume":"92","author":[{"family":"Fuerst","given":"Franz"},{"family":"McAllister","given":"Pat"},{"family":"Nanda","given":"Anupam"},{"family":"Wyatt","given":"Pete"}],"issued":{"date-parts":[["2016",5,1]]}}}],"schema":"https://github.com/citation-style-language/schema/raw/master/csl-citation.json"} </w:instrText>
      </w:r>
      <w:r w:rsidRPr="001705F2">
        <w:rPr>
          <w:sz w:val="21"/>
          <w:szCs w:val="21"/>
        </w:rPr>
        <w:fldChar w:fldCharType="separate"/>
      </w:r>
      <w:r w:rsidRPr="001705F2">
        <w:rPr>
          <w:sz w:val="21"/>
          <w:szCs w:val="21"/>
        </w:rPr>
        <w:t>(Fuerst et al., 2016)</w:t>
      </w:r>
      <w:r w:rsidRPr="001705F2">
        <w:rPr>
          <w:sz w:val="21"/>
          <w:szCs w:val="21"/>
        </w:rPr>
        <w:fldChar w:fldCharType="end"/>
      </w:r>
    </w:p>
    <w:p w14:paraId="26B7D3E0" w14:textId="77777777" w:rsidR="00396EB7" w:rsidRPr="001705F2" w:rsidRDefault="00396EB7" w:rsidP="0056200A">
      <w:pPr>
        <w:pStyle w:val="ListParagraph"/>
        <w:jc w:val="both"/>
        <w:rPr>
          <w:sz w:val="21"/>
          <w:szCs w:val="21"/>
        </w:rPr>
      </w:pPr>
    </w:p>
    <w:p w14:paraId="00591E8D" w14:textId="4B7E9702" w:rsidR="0031454B" w:rsidRPr="001705F2" w:rsidRDefault="0031454B" w:rsidP="0056200A">
      <w:pPr>
        <w:pStyle w:val="ListParagraph"/>
        <w:numPr>
          <w:ilvl w:val="0"/>
          <w:numId w:val="1"/>
        </w:numPr>
        <w:jc w:val="both"/>
        <w:rPr>
          <w:b/>
          <w:bCs/>
        </w:rPr>
      </w:pPr>
      <w:r w:rsidRPr="001705F2">
        <w:rPr>
          <w:b/>
          <w:bCs/>
        </w:rPr>
        <w:t>Description of each rate.</w:t>
      </w:r>
    </w:p>
    <w:p w14:paraId="527410C6" w14:textId="49B46F18" w:rsidR="00611C10" w:rsidRPr="001705F2" w:rsidRDefault="00611C10" w:rsidP="0056200A">
      <w:pPr>
        <w:pStyle w:val="ListParagraph"/>
        <w:jc w:val="both"/>
      </w:pPr>
    </w:p>
    <w:p w14:paraId="4B43A543" w14:textId="0005D3D9" w:rsidR="00611C10" w:rsidRPr="001705F2" w:rsidRDefault="00611C10" w:rsidP="0056200A">
      <w:pPr>
        <w:jc w:val="both"/>
      </w:pPr>
      <w:r w:rsidRPr="001705F2">
        <w:lastRenderedPageBreak/>
        <w:fldChar w:fldCharType="begin"/>
      </w:r>
      <w:r w:rsidR="00821620">
        <w:instrText xml:space="preserve"> INCLUDEPICTURE "C:\\var\\folders\\l2\\z4t104ms2ln5m4dw5m6dycrm0000gn\\T\\com.microsoft.Word\\WebArchiveCopyPasteTempFiles\\Energy-Efficiency-Ratig.jpg" \* MERGEFORMAT </w:instrText>
      </w:r>
      <w:r w:rsidRPr="001705F2">
        <w:fldChar w:fldCharType="separate"/>
      </w:r>
      <w:r w:rsidRPr="001705F2">
        <w:rPr>
          <w:noProof/>
        </w:rPr>
        <w:drawing>
          <wp:inline distT="0" distB="0" distL="0" distR="0" wp14:anchorId="7D27DDCB" wp14:editId="7D74A882">
            <wp:extent cx="5731510" cy="2214880"/>
            <wp:effectExtent l="0" t="0" r="0" b="0"/>
            <wp:docPr id="2" name="Picture 2" descr="Energy Performance Certificate explained: energy efficiency r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rgy Performance Certificate explained: energy efficiency rati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2214880"/>
                    </a:xfrm>
                    <a:prstGeom prst="rect">
                      <a:avLst/>
                    </a:prstGeom>
                    <a:noFill/>
                    <a:ln>
                      <a:noFill/>
                    </a:ln>
                  </pic:spPr>
                </pic:pic>
              </a:graphicData>
            </a:graphic>
          </wp:inline>
        </w:drawing>
      </w:r>
      <w:r w:rsidRPr="001705F2">
        <w:fldChar w:fldCharType="end"/>
      </w:r>
    </w:p>
    <w:p w14:paraId="0693C0CD" w14:textId="77777777" w:rsidR="00611C10" w:rsidRPr="001705F2" w:rsidRDefault="004E2A72" w:rsidP="0056200A">
      <w:pPr>
        <w:jc w:val="both"/>
      </w:pPr>
      <w:hyperlink r:id="rId6" w:history="1">
        <w:r w:rsidR="00611C10" w:rsidRPr="001705F2">
          <w:rPr>
            <w:rStyle w:val="Hyperlink"/>
          </w:rPr>
          <w:t>https://www.evergreenenergy.co.uk/sustainable-home/what-is-an-epc-rating/</w:t>
        </w:r>
      </w:hyperlink>
    </w:p>
    <w:p w14:paraId="49E8E486" w14:textId="77777777" w:rsidR="00611C10" w:rsidRPr="001705F2" w:rsidRDefault="00611C10" w:rsidP="0056200A">
      <w:pPr>
        <w:jc w:val="both"/>
      </w:pPr>
    </w:p>
    <w:p w14:paraId="2A16CC87" w14:textId="77777777" w:rsidR="00611C10" w:rsidRPr="001705F2" w:rsidRDefault="00611C10" w:rsidP="0056200A">
      <w:pPr>
        <w:pStyle w:val="ListParagraph"/>
        <w:jc w:val="both"/>
      </w:pPr>
    </w:p>
    <w:p w14:paraId="551595D1" w14:textId="77777777" w:rsidR="006810C5" w:rsidRPr="001705F2" w:rsidRDefault="006810C5" w:rsidP="0056200A">
      <w:pPr>
        <w:pStyle w:val="ListParagraph"/>
        <w:jc w:val="both"/>
      </w:pPr>
    </w:p>
    <w:p w14:paraId="1C8D8386" w14:textId="5847328E" w:rsidR="00E43384" w:rsidRPr="001705F2" w:rsidRDefault="00A245DA" w:rsidP="00D32E1A">
      <w:pPr>
        <w:pStyle w:val="NormalWeb"/>
        <w:numPr>
          <w:ilvl w:val="0"/>
          <w:numId w:val="1"/>
        </w:numPr>
        <w:jc w:val="both"/>
        <w:rPr>
          <w:b/>
          <w:bCs/>
        </w:rPr>
      </w:pPr>
      <w:r w:rsidRPr="001705F2">
        <w:rPr>
          <w:b/>
          <w:bCs/>
        </w:rPr>
        <w:t xml:space="preserve">Literature Review </w:t>
      </w:r>
      <w:r w:rsidR="004133BA" w:rsidRPr="001705F2">
        <w:rPr>
          <w:b/>
          <w:bCs/>
        </w:rPr>
        <w:fldChar w:fldCharType="begin"/>
      </w:r>
      <w:r w:rsidR="008A4A6E">
        <w:rPr>
          <w:b/>
          <w:bCs/>
        </w:rPr>
        <w:instrText xml:space="preserve"> ADDIN ZOTERO_ITEM CSL_CITATION {"citationID":"jo5TBTHT","properties":{"formattedCitation":"(Fuerst {\\i{}et al.}, 2016)","plainCitation":"(Fuerst et al., 2016)","noteIndex":0},"citationItems":[{"id":"261PxbFm/zetum3qK","uris":["http://zotero.org/users/local/KyofTdk4/items/NFSVHXEM"],"uri":["http://zotero.org/users/local/KyofTdk4/items/NFSVHXEM"],"itemData":{"id":304,"type":"article-journal","abstract":"This paper investigates the effect of Energy Performance Certificate (EPC) ratings on residential prices in Wales. Drawing on a sample of approximately 192,000 transactions, the capitalisation of energy efficiency ratings into house prices is investigated using two approaches. The first adopts a cross-sectional framework to investigate the effect of EPC rating on price. The second approach applies a repeat-sales methodology to investigate the impact of EPC rating on house price appreciation. Statistically significant positive price premiums are estimated for dwellings in EPC bands A/B (12.8%) and C (3.5%) compared to houses in band D. For dwellings in band E (−3.6%) and F (−6.5%) there are statistically significant discounts. Such effects may not be the result of energy performance alone. In addition to energy cost differences, the price effect may be due to additional benefits of energy efficient features. An analysis of the private rental segment reveals that, in contrast to the general market, low-EPC rated dwellings were not traded at a significant discount. This suggests different implicit prices of potential energy savings for landlords and owner-occupiers.","container-title":"Energy Policy","DOI":"10.1016/j.enpol.2016.01.024","ISSN":"0301-4215","journalAbbreviation":"Energy Policy","page":"20-33","title":"Energy performance ratings and house prices in Wales: An empirical study","volume":"92","author":[{"family":"Fuerst","given":"Franz"},{"family":"McAllister","given":"Pat"},{"family":"Nanda","given":"Anupam"},{"family":"Wyatt","given":"Pete"}],"issued":{"date-parts":[["2016",5,1]]}}}],"schema":"https://github.com/citation-style-language/schema/raw/master/csl-citation.json"} </w:instrText>
      </w:r>
      <w:r w:rsidR="004133BA" w:rsidRPr="001705F2">
        <w:rPr>
          <w:b/>
          <w:bCs/>
        </w:rPr>
        <w:fldChar w:fldCharType="separate"/>
      </w:r>
      <w:r w:rsidR="004133BA" w:rsidRPr="001705F2">
        <w:rPr>
          <w:b/>
          <w:bCs/>
        </w:rPr>
        <w:t>(Fuerst et al., 2016)</w:t>
      </w:r>
      <w:r w:rsidR="004133BA" w:rsidRPr="001705F2">
        <w:rPr>
          <w:b/>
          <w:bCs/>
        </w:rPr>
        <w:fldChar w:fldCharType="end"/>
      </w:r>
      <w:r w:rsidRPr="001705F2">
        <w:rPr>
          <w:b/>
          <w:bCs/>
        </w:rPr>
        <w:t>:</w:t>
      </w:r>
    </w:p>
    <w:p w14:paraId="13B34D15" w14:textId="4DEFC540" w:rsidR="00A631CF" w:rsidRPr="001705F2" w:rsidRDefault="00A631CF" w:rsidP="00761ADC">
      <w:pPr>
        <w:pStyle w:val="NormalWeb"/>
        <w:numPr>
          <w:ilvl w:val="0"/>
          <w:numId w:val="5"/>
        </w:numPr>
        <w:jc w:val="both"/>
        <w:rPr>
          <w:sz w:val="21"/>
          <w:szCs w:val="21"/>
        </w:rPr>
      </w:pPr>
      <w:r w:rsidRPr="001705F2">
        <w:rPr>
          <w:sz w:val="21"/>
          <w:szCs w:val="21"/>
        </w:rPr>
        <w:t xml:space="preserve">With an interesting focus on </w:t>
      </w:r>
      <w:r w:rsidRPr="001705F2">
        <w:rPr>
          <w:b/>
          <w:bCs/>
          <w:sz w:val="21"/>
          <w:szCs w:val="21"/>
        </w:rPr>
        <w:t>presale (dwellings bought from developers) and resale (dwellings sold by owners) prices</w:t>
      </w:r>
      <w:r w:rsidRPr="001705F2">
        <w:rPr>
          <w:sz w:val="21"/>
          <w:szCs w:val="21"/>
        </w:rPr>
        <w:t xml:space="preserve">, Deng and Wu (2014) compared a sample of 13,224 dwellings in 62 Green Mark developments with 55,983 dwellings in 1375 non- Green Mark developments in Singapore between 2000 and 2010. Premiums for resales were found to be substantially higher. </w:t>
      </w:r>
    </w:p>
    <w:p w14:paraId="196A528E" w14:textId="77777777" w:rsidR="009B24EA" w:rsidRPr="001705F2" w:rsidRDefault="009B24EA" w:rsidP="0056200A">
      <w:pPr>
        <w:pStyle w:val="NormalWeb"/>
        <w:numPr>
          <w:ilvl w:val="0"/>
          <w:numId w:val="5"/>
        </w:numPr>
        <w:jc w:val="both"/>
        <w:rPr>
          <w:sz w:val="21"/>
          <w:szCs w:val="21"/>
        </w:rPr>
      </w:pPr>
      <w:r w:rsidRPr="001705F2">
        <w:rPr>
          <w:sz w:val="21"/>
          <w:szCs w:val="21"/>
        </w:rPr>
        <w:t xml:space="preserve">Kahn and Kok (2014) conducted a hedonic pricing analysis of all single-family home sales in California between 2007 and 2012. Using a sample of matched </w:t>
      </w:r>
      <w:r w:rsidRPr="001705F2">
        <w:rPr>
          <w:b/>
          <w:bCs/>
          <w:sz w:val="21"/>
          <w:szCs w:val="21"/>
        </w:rPr>
        <w:t xml:space="preserve">dwellings based on the likelihood of having a green label and the local area weather condition, </w:t>
      </w:r>
      <w:r w:rsidRPr="001705F2">
        <w:rPr>
          <w:sz w:val="21"/>
          <w:szCs w:val="21"/>
        </w:rPr>
        <w:t xml:space="preserve">they found a 2% premium for green labels. </w:t>
      </w:r>
    </w:p>
    <w:p w14:paraId="3900AD2D" w14:textId="77777777" w:rsidR="004133BA" w:rsidRPr="001705F2" w:rsidRDefault="00A95E9F" w:rsidP="0056200A">
      <w:pPr>
        <w:pStyle w:val="NormalWeb"/>
        <w:numPr>
          <w:ilvl w:val="0"/>
          <w:numId w:val="5"/>
        </w:numPr>
        <w:jc w:val="both"/>
        <w:rPr>
          <w:sz w:val="21"/>
          <w:szCs w:val="21"/>
        </w:rPr>
      </w:pPr>
      <w:r w:rsidRPr="001705F2">
        <w:rPr>
          <w:sz w:val="21"/>
          <w:szCs w:val="21"/>
        </w:rPr>
        <w:t xml:space="preserve">In Europe, based on a sample of 31,993 residential sale prices in the Netherlands in 2008–9 for </w:t>
      </w:r>
      <w:r w:rsidRPr="001705F2">
        <w:rPr>
          <w:b/>
          <w:bCs/>
          <w:sz w:val="21"/>
          <w:szCs w:val="21"/>
        </w:rPr>
        <w:t>dwellings with (voluntary) EPC ratings</w:t>
      </w:r>
      <w:r w:rsidRPr="001705F2">
        <w:rPr>
          <w:sz w:val="21"/>
          <w:szCs w:val="21"/>
        </w:rPr>
        <w:t xml:space="preserve">, Brounen and Kok (2011) identified premiums of 10%, 5.5% and 2.5% for A, B and C respectively, compared to D-rated dwell- ings. For dwellings rated E, F and G, there were respective dis- counts of 0.5%, 2.5% and 5%. The data set contained a broad range of control variables including dwelling size, insulation quality, central heating and level of maintenance. </w:t>
      </w:r>
    </w:p>
    <w:p w14:paraId="5A39952D" w14:textId="4CB56717" w:rsidR="00AB5439" w:rsidRDefault="00A5540D" w:rsidP="0056200A">
      <w:pPr>
        <w:pStyle w:val="NormalWeb"/>
        <w:numPr>
          <w:ilvl w:val="0"/>
          <w:numId w:val="5"/>
        </w:numPr>
        <w:jc w:val="both"/>
        <w:rPr>
          <w:sz w:val="21"/>
          <w:szCs w:val="21"/>
        </w:rPr>
      </w:pPr>
      <w:r w:rsidRPr="001705F2">
        <w:rPr>
          <w:sz w:val="21"/>
          <w:szCs w:val="21"/>
        </w:rPr>
        <w:t xml:space="preserve">Finally, in a study closely related to this paper, drawing upon a sample of 325,950 English housing transactions with </w:t>
      </w:r>
      <w:r w:rsidRPr="001705F2">
        <w:rPr>
          <w:b/>
          <w:bCs/>
          <w:sz w:val="21"/>
          <w:szCs w:val="21"/>
        </w:rPr>
        <w:t>mandatory energy certificates and with a control for age of dwelling</w:t>
      </w:r>
      <w:r w:rsidRPr="001705F2">
        <w:rPr>
          <w:sz w:val="21"/>
          <w:szCs w:val="21"/>
        </w:rPr>
        <w:t xml:space="preserve">, Fuerst et al. (2015) find significant positive price premiums for dwellings with EPC ratings of A/B (5%) or C (1.8%) compared to dwellings rated D. </w:t>
      </w:r>
      <w:r w:rsidR="00AB5439" w:rsidRPr="001705F2">
        <w:rPr>
          <w:sz w:val="21"/>
          <w:szCs w:val="21"/>
        </w:rPr>
        <w:t xml:space="preserve"> Dwellings in band E (0.18%) and F (0.26%) were also estimated to have had statistically significant lower rates of price growth compared to D-rated dwellings. </w:t>
      </w:r>
    </w:p>
    <w:p w14:paraId="6640BC4A" w14:textId="375CE31E" w:rsidR="00BF3D7E" w:rsidRDefault="00292AF5" w:rsidP="0056200A">
      <w:pPr>
        <w:pStyle w:val="NormalWeb"/>
        <w:numPr>
          <w:ilvl w:val="0"/>
          <w:numId w:val="5"/>
        </w:numPr>
        <w:jc w:val="both"/>
        <w:rPr>
          <w:sz w:val="21"/>
          <w:szCs w:val="21"/>
        </w:rPr>
      </w:pPr>
      <w:r>
        <w:rPr>
          <w:sz w:val="21"/>
          <w:szCs w:val="21"/>
        </w:rPr>
        <w:t>Approximately 20% of homes in Wales are ‘off-gas’, without connection to mains-gas infrastructure for heating</w:t>
      </w:r>
      <w:r w:rsidR="00A43E6A">
        <w:rPr>
          <w:sz w:val="21"/>
          <w:szCs w:val="21"/>
        </w:rPr>
        <w:t xml:space="preserve"> </w:t>
      </w:r>
      <w:r w:rsidR="00A43E6A">
        <w:rPr>
          <w:sz w:val="21"/>
          <w:szCs w:val="21"/>
        </w:rPr>
        <w:fldChar w:fldCharType="begin"/>
      </w:r>
      <w:r w:rsidR="00A43E6A">
        <w:rPr>
          <w:sz w:val="21"/>
          <w:szCs w:val="21"/>
        </w:rPr>
        <w:instrText xml:space="preserve"> ADDIN ZOTERO_ITEM CSL_CITATION {"citationID":"al3TNcQB","properties":{"formattedCitation":"(Roberts, 2020)","plainCitation":"(Roberts, 2020)","noteIndex":0},"citationItems":[{"id":2023,"uris":["http://zotero.org/users/local/kqwM594H/items/XI2JKM26"],"uri":["http://zotero.org/users/local/kqwM594H/items/XI2JKM26"],"itemData":{"id":2023,"type":"article-journal","abstract":"Rural off-gas households, the highest carbon emitters in the UK, have largely been overlooked in energy scholarship and policy, resulting in limited understanding of the ways in which the socio-material inequalities shape their likelihood of moving into fuel poverty. This paper sets out to fill this knowledge gap by developing a better understanding of the role that non-standard heating technologies play in the thermal comfort practices of rural off-gas households in Wales. Specifically, this paper focuses on ‘traditional’ wood or biomass heating – open fires, enclosed stoves and range-ovens – that are popular and commonplace throughout the UK, particularly in rural households, where they may be utilised for primary or supplementary heating. Findings show that traditional wood/biomass heating, as part of a rural off-grid heating-mix, enables households to respond to financial tensions in meaningful ways that are perceived to make their circumstances better. Additionally, insights highlight the importance of considering the potential conflicts between sustainability agendas that inform contemporary energy policymaking, as well as understanding the existing dynamics of rural off-gas thermal comfort for informing just low-carbon transitions.","container-title":"Energy Policy","DOI":"10.1016/j.enpol.2020.111451","ISSN":"0301-4215","journalAbbreviation":"Energy Policy","language":"en","page":"111451","source":"ScienceDirect","title":"Warming with wood: Exploring the everyday heating practices of rural off-gas households in Wales","title-short":"Warming with wood","volume":"142","author":[{"family":"Roberts","given":"Erin"}],"issued":{"date-parts":[["2020",7,1]]}}}],"schema":"https://github.com/citation-style-language/schema/raw/master/csl-citation.json"} </w:instrText>
      </w:r>
      <w:r w:rsidR="00A43E6A">
        <w:rPr>
          <w:sz w:val="21"/>
          <w:szCs w:val="21"/>
        </w:rPr>
        <w:fldChar w:fldCharType="separate"/>
      </w:r>
      <w:r w:rsidR="00A43E6A" w:rsidRPr="00A43E6A">
        <w:rPr>
          <w:sz w:val="21"/>
        </w:rPr>
        <w:t>(Roberts, 2020)</w:t>
      </w:r>
      <w:r w:rsidR="00A43E6A">
        <w:rPr>
          <w:sz w:val="21"/>
          <w:szCs w:val="21"/>
        </w:rPr>
        <w:fldChar w:fldCharType="end"/>
      </w:r>
      <w:r>
        <w:rPr>
          <w:sz w:val="21"/>
          <w:szCs w:val="21"/>
        </w:rPr>
        <w:t xml:space="preserve">. Most of the off-gas </w:t>
      </w:r>
      <w:r w:rsidR="0020686C">
        <w:rPr>
          <w:sz w:val="21"/>
          <w:szCs w:val="21"/>
        </w:rPr>
        <w:t>households</w:t>
      </w:r>
      <w:r>
        <w:rPr>
          <w:sz w:val="21"/>
          <w:szCs w:val="21"/>
        </w:rPr>
        <w:t xml:space="preserve"> in Wales are in rural areas. </w:t>
      </w:r>
      <w:r w:rsidR="00BF3D7E" w:rsidRPr="0020686C">
        <w:rPr>
          <w:b/>
          <w:bCs/>
          <w:sz w:val="21"/>
          <w:szCs w:val="21"/>
        </w:rPr>
        <w:t xml:space="preserve">Rural households in Wales may be more vulnerable </w:t>
      </w:r>
      <w:r w:rsidR="00BF3D7E">
        <w:rPr>
          <w:sz w:val="21"/>
          <w:szCs w:val="21"/>
        </w:rPr>
        <w:t>to decarboni</w:t>
      </w:r>
      <w:r>
        <w:rPr>
          <w:sz w:val="21"/>
          <w:szCs w:val="21"/>
        </w:rPr>
        <w:t>sation</w:t>
      </w:r>
      <w:r w:rsidR="00BF3D7E">
        <w:rPr>
          <w:sz w:val="21"/>
          <w:szCs w:val="21"/>
        </w:rPr>
        <w:t xml:space="preserve"> due to infrastructural, material, and socio-economic inequalities. For example, those that are experiencing fuel poverty may achieve comfort by burning wooden logs easily accessible in their vicinity versus paying for energy from the grid. However, if a decarbonisation process removes fireplaces, this limits the resiliency of these households to respond to fluctuations in fuel prices. This leads to </w:t>
      </w:r>
      <w:r w:rsidR="00BF3D7E" w:rsidRPr="0020686C">
        <w:rPr>
          <w:b/>
          <w:bCs/>
          <w:sz w:val="21"/>
          <w:szCs w:val="21"/>
        </w:rPr>
        <w:t>potentially geographically uneven patterns of energy deprivation</w:t>
      </w:r>
      <w:r w:rsidR="00BF3D7E">
        <w:rPr>
          <w:sz w:val="21"/>
          <w:szCs w:val="21"/>
        </w:rPr>
        <w:t xml:space="preserve">. </w:t>
      </w:r>
    </w:p>
    <w:p w14:paraId="0181C241" w14:textId="5DE85624" w:rsidR="00841C60" w:rsidRDefault="00841C60" w:rsidP="0056200A">
      <w:pPr>
        <w:pStyle w:val="NormalWeb"/>
        <w:numPr>
          <w:ilvl w:val="0"/>
          <w:numId w:val="5"/>
        </w:numPr>
        <w:jc w:val="both"/>
        <w:rPr>
          <w:sz w:val="21"/>
          <w:szCs w:val="21"/>
        </w:rPr>
      </w:pPr>
      <w:r>
        <w:rPr>
          <w:sz w:val="21"/>
          <w:szCs w:val="21"/>
        </w:rPr>
        <w:t xml:space="preserve">Research that studied the </w:t>
      </w:r>
      <w:r w:rsidRPr="001928DC">
        <w:rPr>
          <w:b/>
          <w:bCs/>
          <w:sz w:val="21"/>
          <w:szCs w:val="21"/>
        </w:rPr>
        <w:t>spatial patterns of income and</w:t>
      </w:r>
      <w:r w:rsidR="00E95A10" w:rsidRPr="001928DC">
        <w:rPr>
          <w:b/>
          <w:bCs/>
          <w:sz w:val="21"/>
          <w:szCs w:val="21"/>
        </w:rPr>
        <w:t xml:space="preserve"> vehicle</w:t>
      </w:r>
      <w:r w:rsidRPr="001928DC">
        <w:rPr>
          <w:b/>
          <w:bCs/>
          <w:sz w:val="21"/>
          <w:szCs w:val="21"/>
        </w:rPr>
        <w:t xml:space="preserve"> fuel efficiency</w:t>
      </w:r>
      <w:r w:rsidR="00E95A10">
        <w:rPr>
          <w:sz w:val="21"/>
          <w:szCs w:val="21"/>
        </w:rPr>
        <w:t xml:space="preserve"> and found low-income areas have less powerful, but more efficient vehicles</w:t>
      </w:r>
      <w:r w:rsidR="001928DC">
        <w:rPr>
          <w:sz w:val="21"/>
          <w:szCs w:val="21"/>
        </w:rPr>
        <w:t xml:space="preserve"> </w:t>
      </w:r>
      <w:r w:rsidR="001928DC">
        <w:rPr>
          <w:sz w:val="21"/>
          <w:szCs w:val="21"/>
        </w:rPr>
        <w:fldChar w:fldCharType="begin"/>
      </w:r>
      <w:r w:rsidR="001928DC">
        <w:rPr>
          <w:sz w:val="21"/>
          <w:szCs w:val="21"/>
        </w:rPr>
        <w:instrText xml:space="preserve"> ADDIN ZOTERO_ITEM CSL_CITATION {"citationID":"D0lFjPlS","properties":{"formattedCitation":"(Mattioli {\\i{}et al.}, 2019)","plainCitation":"(Mattioli et al., 2019)","noteIndex":0},"citationItems":[{"id":1865,"uris":["http://zotero.org/users/local/kqwM594H/items/W4S5I9DD"],"uri":["http://zotero.org/users/local/kqwM594H/items/W4S5I9DD"],"itemData":{"id":1865,"type":"article-journal","abstract":"In high-motorisation, car-dependent countries, transport affordability is intimately linked to the price of oil derived motor fuels, which may become increasingly volatile in the future due to global oil price movements and environmental taxation. The negative impacts of fuel price spikes in terms of increased household expenditure and economic stress are unevenly spatially and socially distributed. Previous research has found that vulnerability to fuel price increases is higher in peripheral, peri-urban and rural areas, and that low income tends to be co-located with high car dependence and low vehicle fuel efficiency, with a compounding effect on vulnerability. The goal of this article is to test these hypotheses for England, providing new evidence on spatial patterns of vulnerability to fuel price increases at the small-area level. We propose a composite vulnerability indicator combining data on income, accessibility, vehicle inspection and vehicle registration for 2011. Within English city-regions, we find little evidence of the socially regressive patterns previously identified in the literature. This is explained by the persistent concentration of poverty in urban cores, as well as by the poor fuel economy of the vehicle fleet in wealthier areas, due to the prevalence of powerful vehicles there. On the other hand, our analysis suggests that the impacts of fuel price increases would be very unequal between city-regions, as the least sensitive metropolitan area (Greater London) is also characterised by high levels of adaptive capacity. We conclude by setting out an agenda for future research on spatial vulnerability to fuel price increases.","container-title":"Journal of Transport Geography","DOI":"10.1016/j.jtrangeo.2019.05.009","ISSN":"0966-6923","journalAbbreviation":"Journal of Transport Geography","language":"en","page":"98-114","source":"ScienceDirect","title":"Vulnerability to motor fuel price increases: Socio-spatial patterns in England","title-short":"Vulnerability to motor fuel price increases","volume":"78","author":[{"family":"Mattioli","given":"Giulio"},{"family":"Philips","given":"Ian"},{"family":"Anable","given":"Jillian"},{"family":"Chatterton","given":"Tim"}],"issued":{"date-parts":[["2019",6,1]]}}}],"schema":"https://github.com/citation-style-language/schema/raw/master/csl-citation.json"} </w:instrText>
      </w:r>
      <w:r w:rsidR="001928DC">
        <w:rPr>
          <w:sz w:val="21"/>
          <w:szCs w:val="21"/>
        </w:rPr>
        <w:fldChar w:fldCharType="separate"/>
      </w:r>
      <w:r w:rsidR="001928DC" w:rsidRPr="001928DC">
        <w:rPr>
          <w:sz w:val="21"/>
        </w:rPr>
        <w:t xml:space="preserve">(Mattioli </w:t>
      </w:r>
      <w:r w:rsidR="001928DC" w:rsidRPr="001928DC">
        <w:rPr>
          <w:i/>
          <w:iCs/>
          <w:sz w:val="21"/>
        </w:rPr>
        <w:t>et al.</w:t>
      </w:r>
      <w:r w:rsidR="001928DC" w:rsidRPr="001928DC">
        <w:rPr>
          <w:sz w:val="21"/>
        </w:rPr>
        <w:t>, 2019)</w:t>
      </w:r>
      <w:r w:rsidR="001928DC">
        <w:rPr>
          <w:sz w:val="21"/>
          <w:szCs w:val="21"/>
        </w:rPr>
        <w:fldChar w:fldCharType="end"/>
      </w:r>
      <w:r w:rsidR="00E95A10">
        <w:rPr>
          <w:sz w:val="21"/>
          <w:szCs w:val="21"/>
        </w:rPr>
        <w:t>.</w:t>
      </w:r>
      <w:r w:rsidR="001928DC">
        <w:rPr>
          <w:sz w:val="21"/>
          <w:szCs w:val="21"/>
        </w:rPr>
        <w:t xml:space="preserve"> </w:t>
      </w:r>
      <w:r w:rsidR="00E67ADA">
        <w:rPr>
          <w:sz w:val="21"/>
          <w:szCs w:val="21"/>
        </w:rPr>
        <w:t xml:space="preserve">Therefore, low-income areas have better average levels of fuel efficiency as compared to high-income areas. It finds that low-income areas with high-fuel efficiency are clustered in northern city regions, whereas high-income low fuel efficiency are found in the South-East and peri-urban areas in the North. </w:t>
      </w:r>
      <w:r w:rsidR="00E95A10">
        <w:rPr>
          <w:sz w:val="21"/>
          <w:szCs w:val="21"/>
        </w:rPr>
        <w:t>It recommend</w:t>
      </w:r>
      <w:r w:rsidR="001928DC">
        <w:rPr>
          <w:sz w:val="21"/>
          <w:szCs w:val="21"/>
        </w:rPr>
        <w:t>s</w:t>
      </w:r>
      <w:r w:rsidR="00E95A10">
        <w:rPr>
          <w:sz w:val="21"/>
          <w:szCs w:val="21"/>
        </w:rPr>
        <w:t xml:space="preserve"> a method to </w:t>
      </w:r>
      <w:r w:rsidR="00E95A10" w:rsidRPr="001928DC">
        <w:rPr>
          <w:b/>
          <w:bCs/>
          <w:sz w:val="21"/>
          <w:szCs w:val="21"/>
        </w:rPr>
        <w:t>measure disposable income instead</w:t>
      </w:r>
      <w:r w:rsidR="00E95A10">
        <w:rPr>
          <w:sz w:val="21"/>
          <w:szCs w:val="21"/>
        </w:rPr>
        <w:t xml:space="preserve"> to better determine sensitivity to price fluctuations.</w:t>
      </w:r>
    </w:p>
    <w:p w14:paraId="67F11BC8" w14:textId="1CF62BB0" w:rsidR="008A4A6E" w:rsidRDefault="008A4A6E" w:rsidP="00D32E1A">
      <w:pPr>
        <w:pStyle w:val="ListParagraph"/>
        <w:numPr>
          <w:ilvl w:val="0"/>
          <w:numId w:val="1"/>
        </w:numPr>
        <w:jc w:val="both"/>
        <w:rPr>
          <w:b/>
          <w:bCs/>
        </w:rPr>
      </w:pPr>
      <w:r>
        <w:rPr>
          <w:b/>
          <w:bCs/>
        </w:rPr>
        <w:lastRenderedPageBreak/>
        <w:t>Literature Review: Incentive Policies and Costs to Retrofit homes</w:t>
      </w:r>
    </w:p>
    <w:p w14:paraId="7FDDAB71" w14:textId="008B673E" w:rsidR="00D633E3" w:rsidRPr="00D633E3" w:rsidRDefault="008A4A6E" w:rsidP="008A4A6E">
      <w:pPr>
        <w:pStyle w:val="ListParagraph"/>
        <w:numPr>
          <w:ilvl w:val="1"/>
          <w:numId w:val="1"/>
        </w:numPr>
        <w:jc w:val="both"/>
        <w:rPr>
          <w:b/>
          <w:bCs/>
        </w:rPr>
      </w:pPr>
      <w:r>
        <w:rPr>
          <w:sz w:val="21"/>
          <w:szCs w:val="21"/>
        </w:rPr>
        <w:t xml:space="preserve">Reuters </w:t>
      </w:r>
      <w:r w:rsidR="00D633E3">
        <w:rPr>
          <w:sz w:val="21"/>
          <w:szCs w:val="21"/>
        </w:rPr>
        <w:t xml:space="preserve">Energy efficiency gap in buildings is undermining UK’s bid to reach net-zero </w:t>
      </w:r>
      <w:r w:rsidR="00D633E3">
        <w:rPr>
          <w:sz w:val="21"/>
          <w:szCs w:val="21"/>
        </w:rPr>
        <w:fldChar w:fldCharType="begin"/>
      </w:r>
      <w:r w:rsidR="00D633E3">
        <w:rPr>
          <w:sz w:val="21"/>
          <w:szCs w:val="21"/>
        </w:rPr>
        <w:instrText xml:space="preserve"> ADDIN ZOTERO_ITEM CSL_CITATION {"citationID":"eH8SKiIY","properties":{"formattedCitation":"(Early, 2020)","plainCitation":"(Early, 2020)","noteIndex":0},"citationItems":[{"id":2028,"uris":["http://zotero.org/users/local/kqwM594H/items/WWI2DAGK"],"uri":["http://zotero.org/users/local/kqwM594H/items/WWI2DAGK"],"itemData":{"id":2028,"type":"webpage","abstract":"Back in 2017, energy efficiency campaigners had reasons to be cheerful. The government’s new Clean Growth Strategy adopted their aspirations to significantly upgrade the efficiency of existing homes, establish green mortgages to incentivise enhancements, and raise energy standards for all new developments. The strategy outlined an overall approach to linking emissions","language":"en-GB","title":"Energy efficiency gap in buildings 'is undermining UK's bid to reach net-zero' | Reuters Events | Sustainable Business","URL":"https://www.reutersevents.com/sustainability/energy-efficiency-gap-buildings-undermining-uks-bid-reach-net-zero","author":[{"family":"Early","given":"Catherine"}],"accessed":{"date-parts":[["2021",3,25]]},"issued":{"date-parts":[["2020",4,6]]}}}],"schema":"https://github.com/citation-style-language/schema/raw/master/csl-citation.json"} </w:instrText>
      </w:r>
      <w:r w:rsidR="00D633E3">
        <w:rPr>
          <w:sz w:val="21"/>
          <w:szCs w:val="21"/>
        </w:rPr>
        <w:fldChar w:fldCharType="separate"/>
      </w:r>
      <w:r w:rsidR="00D633E3" w:rsidRPr="008A4A6E">
        <w:rPr>
          <w:sz w:val="21"/>
        </w:rPr>
        <w:t>(Early, 2020)</w:t>
      </w:r>
      <w:r w:rsidR="00D633E3">
        <w:rPr>
          <w:sz w:val="21"/>
          <w:szCs w:val="21"/>
        </w:rPr>
        <w:fldChar w:fldCharType="end"/>
      </w:r>
      <w:r w:rsidR="00D633E3">
        <w:rPr>
          <w:sz w:val="21"/>
          <w:szCs w:val="21"/>
        </w:rPr>
        <w:t>:</w:t>
      </w:r>
    </w:p>
    <w:p w14:paraId="2AF6AF58" w14:textId="7FC74E2E" w:rsidR="008A4A6E" w:rsidRPr="008A4A6E" w:rsidRDefault="00D633E3" w:rsidP="00D633E3">
      <w:pPr>
        <w:pStyle w:val="ListParagraph"/>
        <w:numPr>
          <w:ilvl w:val="2"/>
          <w:numId w:val="1"/>
        </w:numPr>
        <w:jc w:val="both"/>
        <w:rPr>
          <w:b/>
          <w:bCs/>
        </w:rPr>
      </w:pPr>
      <w:r>
        <w:rPr>
          <w:sz w:val="21"/>
          <w:szCs w:val="21"/>
        </w:rPr>
        <w:t>R</w:t>
      </w:r>
      <w:r w:rsidR="008A4A6E">
        <w:rPr>
          <w:sz w:val="21"/>
          <w:szCs w:val="21"/>
        </w:rPr>
        <w:t>etrofitting a house from EPC band F to E or D could cost £3,500, whereas a whole house retrofit would cost £70,000</w:t>
      </w:r>
      <w:r>
        <w:rPr>
          <w:sz w:val="21"/>
          <w:szCs w:val="21"/>
        </w:rPr>
        <w:t>.</w:t>
      </w:r>
    </w:p>
    <w:p w14:paraId="015DAD03" w14:textId="118282C0" w:rsidR="008A4A6E" w:rsidRPr="00EB1349" w:rsidRDefault="008A4A6E" w:rsidP="00D633E3">
      <w:pPr>
        <w:pStyle w:val="ListParagraph"/>
        <w:numPr>
          <w:ilvl w:val="2"/>
          <w:numId w:val="1"/>
        </w:numPr>
        <w:jc w:val="both"/>
        <w:rPr>
          <w:b/>
          <w:bCs/>
        </w:rPr>
      </w:pPr>
      <w:r>
        <w:rPr>
          <w:sz w:val="21"/>
          <w:szCs w:val="21"/>
        </w:rPr>
        <w:t xml:space="preserve">The UK is emulating an “Energiesprong” program from the Netherlands that retrofits a home in a few days through energy efficient façade on the house, insulated shell around the property, solar panels to generate all the energy a house uses, house batteries and a heat pump that connects back to the grid. It is estimated that these types of retrofits will raise property values by 25% and cut energy bills by 60% per year. If the UK government commits to 5,000 retrofits, it may be possible to reduce the cost of this retrofit from £75,000 to £35,000. </w:t>
      </w:r>
    </w:p>
    <w:p w14:paraId="56DEB938" w14:textId="205659D8" w:rsidR="00EB1349" w:rsidRPr="00EB1349" w:rsidRDefault="00EB1349" w:rsidP="00EB1349">
      <w:pPr>
        <w:pStyle w:val="ListParagraph"/>
        <w:numPr>
          <w:ilvl w:val="1"/>
          <w:numId w:val="1"/>
        </w:numPr>
        <w:jc w:val="both"/>
        <w:rPr>
          <w:b/>
          <w:bCs/>
        </w:rPr>
      </w:pPr>
      <w:r>
        <w:rPr>
          <w:sz w:val="21"/>
          <w:szCs w:val="21"/>
        </w:rPr>
        <w:t>In Wales specifically:</w:t>
      </w:r>
    </w:p>
    <w:p w14:paraId="2BC17F99" w14:textId="4A27363B" w:rsidR="00EB1349" w:rsidRPr="00EB1349" w:rsidRDefault="00EB1349" w:rsidP="00EB1349">
      <w:pPr>
        <w:pStyle w:val="ListParagraph"/>
        <w:numPr>
          <w:ilvl w:val="2"/>
          <w:numId w:val="1"/>
        </w:numPr>
        <w:jc w:val="both"/>
        <w:rPr>
          <w:b/>
          <w:bCs/>
        </w:rPr>
      </w:pPr>
      <w:r>
        <w:rPr>
          <w:sz w:val="21"/>
          <w:szCs w:val="21"/>
        </w:rPr>
        <w:t>Policies:</w:t>
      </w:r>
      <w:r w:rsidR="004E2A72">
        <w:rPr>
          <w:sz w:val="21"/>
          <w:szCs w:val="21"/>
        </w:rPr>
        <w:t xml:space="preserve"> Wales recently announced the Optimised Retrofit Programme to decarbonise Welsh homes. It has a budget of </w:t>
      </w:r>
      <w:r w:rsidR="004E2A72">
        <w:rPr>
          <w:sz w:val="21"/>
          <w:szCs w:val="21"/>
        </w:rPr>
        <w:t>£</w:t>
      </w:r>
      <w:r w:rsidR="004E2A72">
        <w:rPr>
          <w:sz w:val="21"/>
          <w:szCs w:val="21"/>
        </w:rPr>
        <w:t xml:space="preserve">19.5M to update at least 1,000 homes </w:t>
      </w:r>
      <w:r w:rsidR="004E2A72">
        <w:rPr>
          <w:sz w:val="21"/>
          <w:szCs w:val="21"/>
        </w:rPr>
        <w:fldChar w:fldCharType="begin"/>
      </w:r>
      <w:r w:rsidR="004E2A72">
        <w:rPr>
          <w:sz w:val="21"/>
          <w:szCs w:val="21"/>
        </w:rPr>
        <w:instrText xml:space="preserve"> ADDIN ZOTERO_ITEM CSL_CITATION {"citationID":"zr6w80Nh","properties":{"formattedCitation":"(Government, 2020)","plainCitation":"(Government, 2020)","noteIndex":0},"citationItems":[{"id":2032,"uris":["http://zotero.org/users/local/kqwM594H/items/DUKBPTLP"],"uri":["http://zotero.org/users/local/kqwM594H/items/DUKBPTLP"],"itemData":{"id":2032,"type":"webpage","abstract":"The Welsh Government has given the green light and a further £10 million to a major new programme that will transform social housing across Wales, boost the economy and open the door to a new Welsh industry.","container-title":"GOV.WALES","language":"en","title":"Social housing sector to set Wales on the path to decarbonise thousands of homes and boost green economic recovery","URL":"https://gov.wales/social-housing-sector-set-wales-path-decarbonise-thousands-homes-and-boost-green-economic-recovery","author":[{"family":"Government","given":"Wales"}],"accessed":{"date-parts":[["2021",3,25]]},"issued":{"date-parts":[["2020"]]}}}],"schema":"https://github.com/citation-style-language/schema/raw/master/csl-citation.json"} </w:instrText>
      </w:r>
      <w:r w:rsidR="004E2A72">
        <w:rPr>
          <w:sz w:val="21"/>
          <w:szCs w:val="21"/>
        </w:rPr>
        <w:fldChar w:fldCharType="separate"/>
      </w:r>
      <w:r w:rsidR="004E2A72" w:rsidRPr="004E2A72">
        <w:rPr>
          <w:sz w:val="21"/>
        </w:rPr>
        <w:t>(Government, 2020)</w:t>
      </w:r>
      <w:r w:rsidR="004E2A72">
        <w:rPr>
          <w:sz w:val="21"/>
          <w:szCs w:val="21"/>
        </w:rPr>
        <w:fldChar w:fldCharType="end"/>
      </w:r>
      <w:r w:rsidR="004E2A72">
        <w:rPr>
          <w:sz w:val="21"/>
          <w:szCs w:val="21"/>
        </w:rPr>
        <w:t xml:space="preserve">. </w:t>
      </w:r>
    </w:p>
    <w:p w14:paraId="6FA74BDB" w14:textId="23F8E747" w:rsidR="00EB1349" w:rsidRPr="008A4A6E" w:rsidRDefault="00EB1349" w:rsidP="00EB1349">
      <w:pPr>
        <w:pStyle w:val="ListParagraph"/>
        <w:numPr>
          <w:ilvl w:val="2"/>
          <w:numId w:val="1"/>
        </w:numPr>
        <w:jc w:val="both"/>
        <w:rPr>
          <w:b/>
          <w:bCs/>
        </w:rPr>
      </w:pPr>
      <w:r>
        <w:rPr>
          <w:sz w:val="21"/>
          <w:szCs w:val="21"/>
        </w:rPr>
        <w:t xml:space="preserve">Costs: Improving a home’s energy efficiency from E/F/G to D can reduce annual fuel bills by </w:t>
      </w:r>
      <w:r>
        <w:rPr>
          <w:sz w:val="21"/>
          <w:szCs w:val="21"/>
        </w:rPr>
        <w:t>£</w:t>
      </w:r>
      <w:r>
        <w:rPr>
          <w:sz w:val="21"/>
          <w:szCs w:val="21"/>
        </w:rPr>
        <w:t>600</w:t>
      </w:r>
      <w:r w:rsidR="004E2A72">
        <w:rPr>
          <w:sz w:val="21"/>
          <w:szCs w:val="21"/>
        </w:rPr>
        <w:t xml:space="preserve"> </w:t>
      </w:r>
      <w:r w:rsidR="004E2A72">
        <w:rPr>
          <w:sz w:val="21"/>
          <w:szCs w:val="21"/>
        </w:rPr>
        <w:fldChar w:fldCharType="begin"/>
      </w:r>
      <w:r w:rsidR="004E2A72">
        <w:rPr>
          <w:sz w:val="21"/>
          <w:szCs w:val="21"/>
        </w:rPr>
        <w:instrText xml:space="preserve"> ADDIN ZOTERO_ITEM CSL_CITATION {"citationID":"QIcSv1sS","properties":{"formattedCitation":"(Government, 2019)","plainCitation":"(Government, 2019)","noteIndex":0},"citationItems":[{"id":2031,"uris":["http://zotero.org/users/local/kqwM594H/items/B4Z6K9FH"],"uri":["http://zotero.org/users/local/kqwM594H/items/B4Z6K9FH"],"itemData":{"id":2031,"type":"article-journal","language":"en","page":"58","source":"Zotero","title":"Energy Efficiency in Wales","author":[{"family":"Government","given":"Welsh"}],"issued":{"date-parts":[["2019"]]}}}],"schema":"https://github.com/citation-style-language/schema/raw/master/csl-citation.json"} </w:instrText>
      </w:r>
      <w:r w:rsidR="004E2A72">
        <w:rPr>
          <w:sz w:val="21"/>
          <w:szCs w:val="21"/>
        </w:rPr>
        <w:fldChar w:fldCharType="separate"/>
      </w:r>
      <w:r w:rsidR="004E2A72" w:rsidRPr="004E2A72">
        <w:rPr>
          <w:sz w:val="21"/>
        </w:rPr>
        <w:t>(Government, 2019)</w:t>
      </w:r>
      <w:r w:rsidR="004E2A72">
        <w:rPr>
          <w:sz w:val="21"/>
          <w:szCs w:val="21"/>
        </w:rPr>
        <w:fldChar w:fldCharType="end"/>
      </w:r>
      <w:r>
        <w:rPr>
          <w:sz w:val="21"/>
          <w:szCs w:val="21"/>
        </w:rPr>
        <w:t xml:space="preserve">. </w:t>
      </w:r>
    </w:p>
    <w:p w14:paraId="06022E71" w14:textId="7B758EB8" w:rsidR="00F21384" w:rsidRPr="001705F2" w:rsidRDefault="00DF7F54" w:rsidP="00D32E1A">
      <w:pPr>
        <w:pStyle w:val="ListParagraph"/>
        <w:numPr>
          <w:ilvl w:val="0"/>
          <w:numId w:val="1"/>
        </w:numPr>
        <w:jc w:val="both"/>
        <w:rPr>
          <w:b/>
          <w:bCs/>
        </w:rPr>
      </w:pPr>
      <w:r w:rsidRPr="001705F2">
        <w:rPr>
          <w:b/>
          <w:bCs/>
        </w:rPr>
        <w:t>Methods</w:t>
      </w:r>
      <w:r w:rsidR="00057D03" w:rsidRPr="001705F2">
        <w:rPr>
          <w:b/>
          <w:bCs/>
        </w:rPr>
        <w:t xml:space="preserve"> </w:t>
      </w:r>
    </w:p>
    <w:p w14:paraId="0ADAC0EF" w14:textId="0478F781" w:rsidR="0062283C" w:rsidRPr="001705F2" w:rsidRDefault="003A3FB1" w:rsidP="0056200A">
      <w:pPr>
        <w:pStyle w:val="ListParagraph"/>
        <w:numPr>
          <w:ilvl w:val="0"/>
          <w:numId w:val="3"/>
        </w:numPr>
        <w:jc w:val="both"/>
        <w:rPr>
          <w:sz w:val="21"/>
          <w:szCs w:val="21"/>
        </w:rPr>
      </w:pPr>
      <w:r w:rsidRPr="001705F2">
        <w:rPr>
          <w:b/>
          <w:bCs/>
          <w:sz w:val="21"/>
          <w:szCs w:val="21"/>
        </w:rPr>
        <w:t>H</w:t>
      </w:r>
      <w:r w:rsidRPr="0062283C">
        <w:rPr>
          <w:b/>
          <w:bCs/>
          <w:sz w:val="21"/>
          <w:szCs w:val="21"/>
        </w:rPr>
        <w:t>edonic pricing method</w:t>
      </w:r>
      <w:r w:rsidRPr="001705F2">
        <w:rPr>
          <w:b/>
          <w:bCs/>
          <w:sz w:val="21"/>
          <w:szCs w:val="21"/>
        </w:rPr>
        <w:t>:</w:t>
      </w:r>
      <w:r w:rsidRPr="001705F2">
        <w:rPr>
          <w:sz w:val="21"/>
          <w:szCs w:val="21"/>
        </w:rPr>
        <w:t xml:space="preserve"> </w:t>
      </w:r>
      <w:r w:rsidR="0062283C" w:rsidRPr="001705F2">
        <w:rPr>
          <w:sz w:val="21"/>
          <w:szCs w:val="21"/>
        </w:rPr>
        <w:t xml:space="preserve">used to </w:t>
      </w:r>
      <w:r w:rsidR="0062283C" w:rsidRPr="001705F2">
        <w:rPr>
          <w:b/>
          <w:bCs/>
          <w:sz w:val="21"/>
          <w:szCs w:val="21"/>
        </w:rPr>
        <w:t>estimate economic values for ecosystem or environmental services that directly affect market prices.</w:t>
      </w:r>
      <w:r w:rsidR="0062283C" w:rsidRPr="001705F2">
        <w:rPr>
          <w:sz w:val="21"/>
          <w:szCs w:val="21"/>
        </w:rPr>
        <w:t>  It is most commonly applied to variations in housing prices that reflect the value of local environmental attributes.</w:t>
      </w:r>
    </w:p>
    <w:p w14:paraId="0528431B" w14:textId="77777777" w:rsidR="0062283C" w:rsidRPr="0062283C" w:rsidRDefault="0062283C" w:rsidP="0056200A">
      <w:pPr>
        <w:spacing w:before="100" w:beforeAutospacing="1" w:after="100" w:afterAutospacing="1"/>
        <w:jc w:val="both"/>
        <w:rPr>
          <w:sz w:val="21"/>
          <w:szCs w:val="21"/>
        </w:rPr>
      </w:pPr>
      <w:r w:rsidRPr="0062283C">
        <w:rPr>
          <w:sz w:val="21"/>
          <w:szCs w:val="21"/>
        </w:rPr>
        <w:t>It can be used to estimate economic benefits or costs associated with:</w:t>
      </w:r>
    </w:p>
    <w:p w14:paraId="74A311B6" w14:textId="77777777" w:rsidR="0062283C" w:rsidRPr="0062283C" w:rsidRDefault="0062283C" w:rsidP="0056200A">
      <w:pPr>
        <w:numPr>
          <w:ilvl w:val="0"/>
          <w:numId w:val="6"/>
        </w:numPr>
        <w:spacing w:before="100" w:beforeAutospacing="1" w:after="100" w:afterAutospacing="1"/>
        <w:jc w:val="both"/>
        <w:rPr>
          <w:sz w:val="21"/>
          <w:szCs w:val="21"/>
        </w:rPr>
      </w:pPr>
      <w:r w:rsidRPr="0062283C">
        <w:rPr>
          <w:sz w:val="21"/>
          <w:szCs w:val="21"/>
        </w:rPr>
        <w:t>environmental quality, including air pollution, water pollution, or noise</w:t>
      </w:r>
    </w:p>
    <w:p w14:paraId="2EEB6815" w14:textId="04779353" w:rsidR="0062283C" w:rsidRPr="001705F2" w:rsidRDefault="0062283C" w:rsidP="0056200A">
      <w:pPr>
        <w:numPr>
          <w:ilvl w:val="0"/>
          <w:numId w:val="6"/>
        </w:numPr>
        <w:spacing w:before="100" w:beforeAutospacing="1" w:after="100" w:afterAutospacing="1"/>
        <w:jc w:val="both"/>
        <w:rPr>
          <w:sz w:val="21"/>
          <w:szCs w:val="21"/>
        </w:rPr>
      </w:pPr>
      <w:r w:rsidRPr="0062283C">
        <w:rPr>
          <w:sz w:val="21"/>
          <w:szCs w:val="21"/>
        </w:rPr>
        <w:t>environmental amenities, such as aesthetic views or proximity to recreational sites</w:t>
      </w:r>
    </w:p>
    <w:p w14:paraId="42E9D5A9" w14:textId="55C3DFBF" w:rsidR="00057D03" w:rsidRPr="001705F2" w:rsidRDefault="004E2A72" w:rsidP="0056200A">
      <w:pPr>
        <w:spacing w:before="100" w:beforeAutospacing="1" w:after="100" w:afterAutospacing="1"/>
        <w:jc w:val="both"/>
        <w:rPr>
          <w:color w:val="000000"/>
        </w:rPr>
      </w:pPr>
      <w:hyperlink r:id="rId7" w:history="1">
        <w:r w:rsidR="00683A35" w:rsidRPr="001705F2">
          <w:rPr>
            <w:rStyle w:val="Hyperlink"/>
          </w:rPr>
          <w:t>https://www.ecosystemvaluation.org/hedonic_pricing.htm</w:t>
        </w:r>
      </w:hyperlink>
    </w:p>
    <w:p w14:paraId="3B4470E8" w14:textId="308ABDA3" w:rsidR="00057D03" w:rsidRPr="001705F2" w:rsidRDefault="00057D03" w:rsidP="0056200A">
      <w:pPr>
        <w:pStyle w:val="ListParagraph"/>
        <w:numPr>
          <w:ilvl w:val="0"/>
          <w:numId w:val="3"/>
        </w:numPr>
        <w:spacing w:before="100" w:beforeAutospacing="1" w:after="100" w:afterAutospacing="1"/>
        <w:jc w:val="both"/>
        <w:rPr>
          <w:b/>
          <w:bCs/>
          <w:sz w:val="21"/>
          <w:szCs w:val="21"/>
        </w:rPr>
      </w:pPr>
      <w:r w:rsidRPr="001705F2">
        <w:rPr>
          <w:b/>
          <w:bCs/>
          <w:sz w:val="21"/>
          <w:szCs w:val="21"/>
        </w:rPr>
        <w:t xml:space="preserve">From </w:t>
      </w:r>
      <w:r w:rsidRPr="001705F2">
        <w:rPr>
          <w:b/>
          <w:bCs/>
          <w:sz w:val="21"/>
          <w:szCs w:val="21"/>
        </w:rPr>
        <w:fldChar w:fldCharType="begin"/>
      </w:r>
      <w:r w:rsidR="008A4A6E">
        <w:rPr>
          <w:b/>
          <w:bCs/>
          <w:sz w:val="21"/>
          <w:szCs w:val="21"/>
        </w:rPr>
        <w:instrText xml:space="preserve"> ADDIN ZOTERO_ITEM CSL_CITATION {"citationID":"8nq601nO","properties":{"formattedCitation":"(Fuerst {\\i{}et al.}, 2016)","plainCitation":"(Fuerst et al., 2016)","noteIndex":0},"citationItems":[{"id":"261PxbFm/zetum3qK","uris":["http://zotero.org/users/local/KyofTdk4/items/NFSVHXEM"],"uri":["http://zotero.org/users/local/KyofTdk4/items/NFSVHXEM"],"itemData":{"id":304,"type":"article-journal","abstract":"This paper investigates the effect of Energy Performance Certificate (EPC) ratings on residential prices in Wales. Drawing on a sample of approximately 192,000 transactions, the capitalisation of energy efficiency ratings into house prices is investigated using two approaches. The first adopts a cross-sectional framework to investigate the effect of EPC rating on price. The second approach applies a repeat-sales methodology to investigate the impact of EPC rating on house price appreciation. Statistically significant positive price premiums are estimated for dwellings in EPC bands A/B (12.8%) and C (3.5%) compared to houses in band D. For dwellings in band E (−3.6%) and F (−6.5%) there are statistically significant discounts. Such effects may not be the result of energy performance alone. In addition to energy cost differences, the price effect may be due to additional benefits of energy efficient features. An analysis of the private rental segment reveals that, in contrast to the general market, low-EPC rated dwellings were not traded at a significant discount. This suggests different implicit prices of potential energy savings for landlords and owner-occupiers.","container-title":"Energy Policy","DOI":"10.1016/j.enpol.2016.01.024","ISSN":"0301-4215","journalAbbreviation":"Energy Policy","page":"20-33","title":"Energy performance ratings and house prices in Wales: An empirical study","volume":"92","author":[{"family":"Fuerst","given":"Franz"},{"family":"McAllister","given":"Pat"},{"family":"Nanda","given":"Anupam"},{"family":"Wyatt","given":"Pete"}],"issued":{"date-parts":[["2016",5,1]]}}}],"schema":"https://github.com/citation-style-language/schema/raw/master/csl-citation.json"} </w:instrText>
      </w:r>
      <w:r w:rsidRPr="001705F2">
        <w:rPr>
          <w:b/>
          <w:bCs/>
          <w:sz w:val="21"/>
          <w:szCs w:val="21"/>
        </w:rPr>
        <w:fldChar w:fldCharType="separate"/>
      </w:r>
      <w:r w:rsidRPr="001705F2">
        <w:rPr>
          <w:b/>
          <w:bCs/>
          <w:sz w:val="21"/>
          <w:szCs w:val="21"/>
        </w:rPr>
        <w:t>(Fuerst et al., 2016)</w:t>
      </w:r>
      <w:r w:rsidRPr="001705F2">
        <w:rPr>
          <w:b/>
          <w:bCs/>
          <w:sz w:val="21"/>
          <w:szCs w:val="21"/>
        </w:rPr>
        <w:fldChar w:fldCharType="end"/>
      </w:r>
      <w:r w:rsidRPr="001705F2">
        <w:rPr>
          <w:b/>
          <w:bCs/>
          <w:sz w:val="21"/>
          <w:szCs w:val="21"/>
        </w:rPr>
        <w:t>:</w:t>
      </w:r>
    </w:p>
    <w:p w14:paraId="312AA7E9" w14:textId="7BA7807D" w:rsidR="00DF7F54" w:rsidRPr="001705F2" w:rsidRDefault="00ED2687" w:rsidP="0056200A">
      <w:pPr>
        <w:pStyle w:val="NormalWeb"/>
        <w:jc w:val="both"/>
        <w:rPr>
          <w:sz w:val="21"/>
          <w:szCs w:val="21"/>
        </w:rPr>
      </w:pPr>
      <w:r w:rsidRPr="001705F2">
        <w:rPr>
          <w:sz w:val="21"/>
          <w:szCs w:val="21"/>
        </w:rPr>
        <w:t>H</w:t>
      </w:r>
      <w:r w:rsidR="00DF7F54" w:rsidRPr="001705F2">
        <w:rPr>
          <w:sz w:val="21"/>
          <w:szCs w:val="21"/>
        </w:rPr>
        <w:t xml:space="preserve">edonic model estimates can be </w:t>
      </w:r>
      <w:r w:rsidR="00DF7F54" w:rsidRPr="001705F2">
        <w:rPr>
          <w:b/>
          <w:bCs/>
          <w:sz w:val="21"/>
          <w:szCs w:val="21"/>
        </w:rPr>
        <w:t>sensitive to choice of model specification and availability of information</w:t>
      </w:r>
      <w:r w:rsidR="00DF7F54" w:rsidRPr="001705F2">
        <w:rPr>
          <w:sz w:val="21"/>
          <w:szCs w:val="21"/>
        </w:rPr>
        <w:t xml:space="preserve"> on variables that determine prices. This is particularly so if it is suspected that the price impact of an attribute (energy performance, for example) is likely to be small in comparison to other attributes such as location and age of dwelling. Data availability is, therefore, a major challenge to researchers in this area. The feasibility and </w:t>
      </w:r>
      <w:r w:rsidR="00DF7F54" w:rsidRPr="001705F2">
        <w:rPr>
          <w:b/>
          <w:bCs/>
          <w:sz w:val="21"/>
          <w:szCs w:val="21"/>
        </w:rPr>
        <w:t>quality of empirical research into the price effects of energy efficiency certification is dependent upon the availability of dwelling-level data on three main areas: market prices (rents and sales), environmental performance of real estate assets, and building attributes</w:t>
      </w:r>
      <w:r w:rsidR="00DF7F54" w:rsidRPr="001705F2">
        <w:rPr>
          <w:sz w:val="21"/>
          <w:szCs w:val="21"/>
        </w:rPr>
        <w:t xml:space="preserve">. Data constraints may mean that certain attributes are omitted from the hedonic model and this can lead to bias. </w:t>
      </w:r>
    </w:p>
    <w:p w14:paraId="641D3E70" w14:textId="77777777" w:rsidR="00685844" w:rsidRPr="001705F2" w:rsidRDefault="004574CB" w:rsidP="0056200A">
      <w:pPr>
        <w:pStyle w:val="NormalWeb"/>
        <w:jc w:val="both"/>
        <w:rPr>
          <w:sz w:val="21"/>
          <w:szCs w:val="21"/>
        </w:rPr>
      </w:pPr>
      <w:r w:rsidRPr="001705F2">
        <w:rPr>
          <w:sz w:val="21"/>
          <w:szCs w:val="21"/>
        </w:rPr>
        <w:t>Two attributes that are essential controls for any re</w:t>
      </w:r>
      <w:r w:rsidR="00685844" w:rsidRPr="001705F2">
        <w:rPr>
          <w:sz w:val="21"/>
          <w:szCs w:val="21"/>
        </w:rPr>
        <w:t>s</w:t>
      </w:r>
      <w:r w:rsidRPr="001705F2">
        <w:rPr>
          <w:sz w:val="21"/>
          <w:szCs w:val="21"/>
        </w:rPr>
        <w:t xml:space="preserve">idential hedonic price modelling are </w:t>
      </w:r>
      <w:r w:rsidRPr="001705F2">
        <w:rPr>
          <w:b/>
          <w:bCs/>
          <w:sz w:val="21"/>
          <w:szCs w:val="21"/>
        </w:rPr>
        <w:t>size</w:t>
      </w:r>
      <w:r w:rsidRPr="001705F2">
        <w:rPr>
          <w:sz w:val="21"/>
          <w:szCs w:val="21"/>
        </w:rPr>
        <w:t xml:space="preserve"> (represented by number of bedrooms in this data set) and </w:t>
      </w:r>
      <w:r w:rsidRPr="001705F2">
        <w:rPr>
          <w:b/>
          <w:bCs/>
          <w:sz w:val="21"/>
          <w:szCs w:val="21"/>
        </w:rPr>
        <w:t>age</w:t>
      </w:r>
      <w:r w:rsidR="00685844" w:rsidRPr="001705F2">
        <w:rPr>
          <w:sz w:val="21"/>
          <w:szCs w:val="21"/>
        </w:rPr>
        <w:t>:</w:t>
      </w:r>
    </w:p>
    <w:p w14:paraId="28F6FFB4" w14:textId="77777777" w:rsidR="00E96E7A" w:rsidRPr="001705F2" w:rsidRDefault="004574CB" w:rsidP="0056200A">
      <w:pPr>
        <w:pStyle w:val="NormalWeb"/>
        <w:numPr>
          <w:ilvl w:val="0"/>
          <w:numId w:val="3"/>
        </w:numPr>
        <w:jc w:val="both"/>
        <w:rPr>
          <w:sz w:val="21"/>
          <w:szCs w:val="21"/>
        </w:rPr>
      </w:pPr>
      <w:r w:rsidRPr="001705F2">
        <w:rPr>
          <w:sz w:val="21"/>
          <w:szCs w:val="21"/>
        </w:rPr>
        <w:t xml:space="preserve"> </w:t>
      </w:r>
      <w:r w:rsidR="00685844" w:rsidRPr="001705F2">
        <w:rPr>
          <w:sz w:val="21"/>
          <w:szCs w:val="21"/>
        </w:rPr>
        <w:t>I</w:t>
      </w:r>
      <w:r w:rsidR="00465EBB" w:rsidRPr="001705F2">
        <w:rPr>
          <w:sz w:val="21"/>
          <w:szCs w:val="21"/>
        </w:rPr>
        <w:t xml:space="preserve">f age of dwelling is omitted and age and energy performance are considered to be correlated, negative price effects associated with aging would be reflected in the energy efficiency variable. </w:t>
      </w:r>
    </w:p>
    <w:p w14:paraId="38578E43" w14:textId="72613228" w:rsidR="00392A11" w:rsidRPr="001705F2" w:rsidRDefault="00FF04C4" w:rsidP="0056200A">
      <w:pPr>
        <w:pStyle w:val="NormalWeb"/>
        <w:numPr>
          <w:ilvl w:val="0"/>
          <w:numId w:val="3"/>
        </w:numPr>
        <w:jc w:val="both"/>
        <w:rPr>
          <w:sz w:val="21"/>
          <w:szCs w:val="21"/>
        </w:rPr>
      </w:pPr>
      <w:r w:rsidRPr="001705F2">
        <w:rPr>
          <w:b/>
          <w:bCs/>
          <w:sz w:val="21"/>
          <w:szCs w:val="21"/>
        </w:rPr>
        <w:t>Price per square metre</w:t>
      </w:r>
      <w:r w:rsidRPr="001705F2">
        <w:rPr>
          <w:sz w:val="21"/>
          <w:szCs w:val="21"/>
        </w:rPr>
        <w:t xml:space="preserve"> is easier to interpret than the more commonly used total price as it eliminates the size effect from the dependent variable. </w:t>
      </w:r>
      <w:r w:rsidR="00392A11" w:rsidRPr="001705F2">
        <w:rPr>
          <w:sz w:val="21"/>
          <w:szCs w:val="21"/>
        </w:rPr>
        <w:t xml:space="preserve">This size effect may generate undesirable effects as it tends to inflate the predictive power of a hedonic model </w:t>
      </w:r>
    </w:p>
    <w:p w14:paraId="45B69B55" w14:textId="77777777" w:rsidR="00057D03" w:rsidRPr="001705F2" w:rsidRDefault="00057D03" w:rsidP="0056200A">
      <w:pPr>
        <w:pStyle w:val="NormalWeb"/>
        <w:jc w:val="both"/>
        <w:rPr>
          <w:sz w:val="21"/>
          <w:szCs w:val="21"/>
        </w:rPr>
      </w:pPr>
      <w:r w:rsidRPr="001705F2">
        <w:rPr>
          <w:sz w:val="21"/>
          <w:szCs w:val="21"/>
        </w:rPr>
        <w:t xml:space="preserve">About </w:t>
      </w:r>
      <w:r w:rsidRPr="001705F2">
        <w:rPr>
          <w:b/>
          <w:bCs/>
          <w:sz w:val="21"/>
          <w:szCs w:val="21"/>
        </w:rPr>
        <w:t>time periods:</w:t>
      </w:r>
    </w:p>
    <w:p w14:paraId="06877DD4" w14:textId="11663029" w:rsidR="00FF04C4" w:rsidRPr="001705F2" w:rsidRDefault="009E5D8C" w:rsidP="0056200A">
      <w:pPr>
        <w:pStyle w:val="NormalWeb"/>
        <w:jc w:val="both"/>
        <w:rPr>
          <w:sz w:val="21"/>
          <w:szCs w:val="21"/>
        </w:rPr>
      </w:pPr>
      <w:r w:rsidRPr="001705F2">
        <w:rPr>
          <w:sz w:val="21"/>
          <w:szCs w:val="21"/>
        </w:rPr>
        <w:t xml:space="preserve">The fact that housing </w:t>
      </w:r>
      <w:r w:rsidRPr="001705F2">
        <w:rPr>
          <w:b/>
          <w:bCs/>
          <w:sz w:val="21"/>
          <w:szCs w:val="21"/>
        </w:rPr>
        <w:t>transactions</w:t>
      </w:r>
      <w:r w:rsidRPr="001705F2">
        <w:rPr>
          <w:sz w:val="21"/>
          <w:szCs w:val="21"/>
        </w:rPr>
        <w:t xml:space="preserve"> took place in </w:t>
      </w:r>
      <w:r w:rsidRPr="001705F2">
        <w:rPr>
          <w:b/>
          <w:bCs/>
          <w:sz w:val="21"/>
          <w:szCs w:val="21"/>
        </w:rPr>
        <w:t>different time periods</w:t>
      </w:r>
      <w:r w:rsidRPr="001705F2">
        <w:rPr>
          <w:sz w:val="21"/>
          <w:szCs w:val="21"/>
        </w:rPr>
        <w:t xml:space="preserve"> and different areas is controlled for by including quarterly time fixed effects and postcode area fixed effects in the model. </w:t>
      </w:r>
    </w:p>
    <w:p w14:paraId="11A0515A" w14:textId="24269B16" w:rsidR="0031454B" w:rsidRPr="001705F2" w:rsidRDefault="0031454B" w:rsidP="0056200A">
      <w:pPr>
        <w:jc w:val="both"/>
      </w:pPr>
    </w:p>
    <w:p w14:paraId="7BC76302" w14:textId="00F50A0B" w:rsidR="00596811" w:rsidRPr="001705F2" w:rsidRDefault="00901AF4" w:rsidP="00D32E1A">
      <w:pPr>
        <w:pStyle w:val="ListParagraph"/>
        <w:numPr>
          <w:ilvl w:val="0"/>
          <w:numId w:val="1"/>
        </w:numPr>
        <w:jc w:val="both"/>
        <w:rPr>
          <w:b/>
          <w:bCs/>
        </w:rPr>
      </w:pPr>
      <w:r w:rsidRPr="001705F2">
        <w:rPr>
          <w:b/>
          <w:bCs/>
        </w:rPr>
        <w:t>The Gap:</w:t>
      </w:r>
    </w:p>
    <w:p w14:paraId="2A6B9F54" w14:textId="3FC973BB" w:rsidR="00901AF4" w:rsidRPr="001705F2" w:rsidRDefault="00596811" w:rsidP="0056200A">
      <w:pPr>
        <w:jc w:val="both"/>
        <w:rPr>
          <w:sz w:val="21"/>
          <w:szCs w:val="21"/>
        </w:rPr>
      </w:pPr>
      <w:r w:rsidRPr="001705F2">
        <w:rPr>
          <w:sz w:val="21"/>
          <w:szCs w:val="21"/>
        </w:rPr>
        <w:t xml:space="preserve">- </w:t>
      </w:r>
      <w:r w:rsidR="00901AF4" w:rsidRPr="001705F2">
        <w:rPr>
          <w:sz w:val="21"/>
          <w:szCs w:val="21"/>
        </w:rPr>
        <w:t xml:space="preserve">A particular concern in this study is that an </w:t>
      </w:r>
      <w:r w:rsidR="00901AF4" w:rsidRPr="001705F2">
        <w:rPr>
          <w:b/>
          <w:bCs/>
          <w:sz w:val="21"/>
          <w:szCs w:val="21"/>
        </w:rPr>
        <w:t>unobserved variable</w:t>
      </w:r>
      <w:r w:rsidR="00901AF4" w:rsidRPr="001705F2">
        <w:rPr>
          <w:sz w:val="21"/>
          <w:szCs w:val="21"/>
        </w:rPr>
        <w:t xml:space="preserve"> such as </w:t>
      </w:r>
      <w:r w:rsidR="00901AF4" w:rsidRPr="001705F2">
        <w:rPr>
          <w:b/>
          <w:bCs/>
          <w:sz w:val="21"/>
          <w:szCs w:val="21"/>
        </w:rPr>
        <w:t xml:space="preserve">condition, quality or recent improvements </w:t>
      </w:r>
      <w:r w:rsidR="00901AF4" w:rsidRPr="001705F2">
        <w:rPr>
          <w:sz w:val="21"/>
          <w:szCs w:val="21"/>
        </w:rPr>
        <w:t xml:space="preserve">may be related to energy efficiency and consequently their (unobserved) effect on house price may be misattributed as being due to energy efficiency. </w:t>
      </w:r>
    </w:p>
    <w:p w14:paraId="47C7CC78" w14:textId="60E6B89E" w:rsidR="007311B6" w:rsidRPr="001705F2" w:rsidRDefault="007311B6" w:rsidP="0056200A">
      <w:pPr>
        <w:pStyle w:val="NormalWeb"/>
        <w:jc w:val="both"/>
        <w:rPr>
          <w:sz w:val="21"/>
          <w:szCs w:val="21"/>
        </w:rPr>
      </w:pPr>
      <w:r w:rsidRPr="001705F2">
        <w:rPr>
          <w:sz w:val="21"/>
          <w:szCs w:val="21"/>
        </w:rPr>
        <w:t xml:space="preserve">- Incoming legislation in the UK which forbids the leasing of dwellings below a minimum energy efficiency rating from 2017 onwards may alter the price patterns for low-energy efficiency dwellings, which warrants a </w:t>
      </w:r>
      <w:r w:rsidRPr="001705F2">
        <w:rPr>
          <w:b/>
          <w:bCs/>
          <w:sz w:val="21"/>
          <w:szCs w:val="21"/>
        </w:rPr>
        <w:t>follow-up study that could also model the relationship between prices, rents and energy bills</w:t>
      </w:r>
      <w:r w:rsidRPr="001705F2">
        <w:rPr>
          <w:sz w:val="21"/>
          <w:szCs w:val="21"/>
        </w:rPr>
        <w:t xml:space="preserve"> more explicitly than this paper was able to do with information on sales transaction prices only. </w:t>
      </w:r>
    </w:p>
    <w:p w14:paraId="0E455DF8" w14:textId="16329B09" w:rsidR="00233FB0" w:rsidRPr="001705F2" w:rsidRDefault="00233FB0" w:rsidP="0056200A">
      <w:pPr>
        <w:pStyle w:val="NormalWeb"/>
        <w:jc w:val="both"/>
        <w:rPr>
          <w:b/>
          <w:bCs/>
        </w:rPr>
      </w:pPr>
    </w:p>
    <w:p w14:paraId="2E7254A1" w14:textId="52F214EC" w:rsidR="00233FB0" w:rsidRPr="001705F2" w:rsidRDefault="00233FB0" w:rsidP="00233FB0">
      <w:pPr>
        <w:pStyle w:val="NormalWeb"/>
        <w:numPr>
          <w:ilvl w:val="0"/>
          <w:numId w:val="1"/>
        </w:numPr>
        <w:jc w:val="both"/>
        <w:rPr>
          <w:b/>
          <w:bCs/>
        </w:rPr>
      </w:pPr>
      <w:r w:rsidRPr="001705F2">
        <w:rPr>
          <w:b/>
          <w:bCs/>
        </w:rPr>
        <w:t>References</w:t>
      </w:r>
    </w:p>
    <w:p w14:paraId="6CF2EC21" w14:textId="77777777" w:rsidR="00233FB0" w:rsidRPr="001705F2" w:rsidRDefault="00233FB0" w:rsidP="00233FB0">
      <w:pPr>
        <w:pStyle w:val="Heading1"/>
        <w:spacing w:before="0" w:beforeAutospacing="0" w:after="0" w:afterAutospacing="0"/>
        <w:jc w:val="both"/>
        <w:rPr>
          <w:color w:val="1D1C1D"/>
          <w:kern w:val="0"/>
          <w:sz w:val="23"/>
          <w:szCs w:val="23"/>
        </w:rPr>
      </w:pPr>
      <w:r w:rsidRPr="001705F2">
        <w:rPr>
          <w:color w:val="1D1C1D"/>
          <w:kern w:val="0"/>
          <w:sz w:val="23"/>
          <w:szCs w:val="23"/>
        </w:rPr>
        <w:t>Paper: Energy performance ratings and house prices in Wales: An empirical study.</w:t>
      </w:r>
    </w:p>
    <w:p w14:paraId="3E598DBF" w14:textId="77777777" w:rsidR="00233FB0" w:rsidRPr="001705F2" w:rsidRDefault="004E2A72" w:rsidP="00233FB0">
      <w:pPr>
        <w:pStyle w:val="Heading1"/>
        <w:spacing w:before="0" w:beforeAutospacing="0" w:after="0" w:afterAutospacing="0"/>
        <w:jc w:val="both"/>
        <w:rPr>
          <w:b w:val="0"/>
          <w:bCs w:val="0"/>
          <w:color w:val="1D1C1D"/>
          <w:kern w:val="0"/>
          <w:sz w:val="23"/>
          <w:szCs w:val="23"/>
        </w:rPr>
      </w:pPr>
      <w:hyperlink r:id="rId8" w:anchor="f0010" w:history="1">
        <w:r w:rsidR="00233FB0" w:rsidRPr="001705F2">
          <w:rPr>
            <w:rStyle w:val="Hyperlink"/>
            <w:b w:val="0"/>
            <w:bCs w:val="0"/>
            <w:kern w:val="0"/>
            <w:sz w:val="23"/>
            <w:szCs w:val="23"/>
          </w:rPr>
          <w:t>https://www.sciencedirect.com/science/article/pii/S0301421516300258#f0010</w:t>
        </w:r>
      </w:hyperlink>
    </w:p>
    <w:p w14:paraId="0C9FB7A0" w14:textId="77777777" w:rsidR="00233FB0" w:rsidRPr="001705F2" w:rsidRDefault="00233FB0" w:rsidP="00233FB0">
      <w:pPr>
        <w:pStyle w:val="Heading1"/>
        <w:spacing w:before="0" w:beforeAutospacing="0" w:after="0" w:afterAutospacing="0"/>
        <w:jc w:val="both"/>
        <w:rPr>
          <w:b w:val="0"/>
          <w:bCs w:val="0"/>
          <w:color w:val="1D1C1D"/>
          <w:kern w:val="0"/>
          <w:sz w:val="23"/>
          <w:szCs w:val="23"/>
        </w:rPr>
      </w:pPr>
    </w:p>
    <w:p w14:paraId="0FD4878E" w14:textId="31B20BD4" w:rsidR="003648B4" w:rsidRPr="001705F2" w:rsidRDefault="003648B4" w:rsidP="003648B4">
      <w:pPr>
        <w:pStyle w:val="NormalWeb"/>
        <w:rPr>
          <w:sz w:val="21"/>
          <w:szCs w:val="21"/>
        </w:rPr>
      </w:pPr>
      <w:r w:rsidRPr="001705F2">
        <w:rPr>
          <w:sz w:val="21"/>
          <w:szCs w:val="21"/>
        </w:rPr>
        <w:t xml:space="preserve">This paper investigates whether EPCs influence transaction prices and price growth rates. Variables: </w:t>
      </w:r>
    </w:p>
    <w:p w14:paraId="6654236E" w14:textId="745D699C" w:rsidR="00233FB0" w:rsidRPr="001705F2" w:rsidRDefault="00125851" w:rsidP="00417C2D">
      <w:pPr>
        <w:pStyle w:val="Heading1"/>
        <w:spacing w:before="0" w:beforeAutospacing="0" w:after="0" w:afterAutospacing="0"/>
        <w:jc w:val="center"/>
        <w:rPr>
          <w:b w:val="0"/>
          <w:bCs w:val="0"/>
          <w:color w:val="1D1C1D"/>
          <w:kern w:val="0"/>
          <w:sz w:val="23"/>
          <w:szCs w:val="23"/>
        </w:rPr>
      </w:pPr>
      <w:r w:rsidRPr="001705F2">
        <w:rPr>
          <w:b w:val="0"/>
          <w:bCs w:val="0"/>
          <w:noProof/>
          <w:color w:val="1D1C1D"/>
          <w:kern w:val="0"/>
          <w:sz w:val="23"/>
          <w:szCs w:val="23"/>
        </w:rPr>
        <w:drawing>
          <wp:inline distT="0" distB="0" distL="0" distR="0" wp14:anchorId="3EA97D55" wp14:editId="30B77100">
            <wp:extent cx="3959157" cy="2302856"/>
            <wp:effectExtent l="0" t="0" r="381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92787" cy="2322417"/>
                    </a:xfrm>
                    <a:prstGeom prst="rect">
                      <a:avLst/>
                    </a:prstGeom>
                  </pic:spPr>
                </pic:pic>
              </a:graphicData>
            </a:graphic>
          </wp:inline>
        </w:drawing>
      </w:r>
    </w:p>
    <w:p w14:paraId="7879A42F" w14:textId="77777777" w:rsidR="003648B4" w:rsidRPr="001705F2" w:rsidRDefault="003648B4" w:rsidP="00233FB0">
      <w:pPr>
        <w:pStyle w:val="Heading1"/>
        <w:spacing w:before="0" w:beforeAutospacing="0" w:after="0" w:afterAutospacing="0"/>
        <w:jc w:val="both"/>
        <w:rPr>
          <w:b w:val="0"/>
          <w:bCs w:val="0"/>
          <w:color w:val="1D1C1D"/>
          <w:kern w:val="0"/>
          <w:sz w:val="23"/>
          <w:szCs w:val="23"/>
        </w:rPr>
      </w:pPr>
    </w:p>
    <w:p w14:paraId="44E0168A" w14:textId="77777777" w:rsidR="00233FB0" w:rsidRPr="001705F2" w:rsidRDefault="00233FB0" w:rsidP="00233FB0">
      <w:pPr>
        <w:pStyle w:val="Heading1"/>
        <w:spacing w:before="0" w:beforeAutospacing="0" w:after="0" w:afterAutospacing="0"/>
        <w:jc w:val="both"/>
        <w:rPr>
          <w:color w:val="1D1C1D"/>
          <w:kern w:val="0"/>
          <w:sz w:val="23"/>
          <w:szCs w:val="23"/>
        </w:rPr>
      </w:pPr>
      <w:r w:rsidRPr="001705F2">
        <w:rPr>
          <w:color w:val="1D1C1D"/>
          <w:kern w:val="0"/>
          <w:sz w:val="23"/>
          <w:szCs w:val="23"/>
        </w:rPr>
        <w:t>Paper: Does energy efficiency matter to home-buyers? An investigation of EPC ratings and transaction prices in England</w:t>
      </w:r>
    </w:p>
    <w:p w14:paraId="63CD9555" w14:textId="77777777" w:rsidR="00233FB0" w:rsidRPr="001705F2" w:rsidRDefault="004E2A72" w:rsidP="00233FB0">
      <w:pPr>
        <w:pStyle w:val="Heading1"/>
        <w:spacing w:before="0" w:beforeAutospacing="0" w:after="0" w:afterAutospacing="0"/>
        <w:jc w:val="both"/>
        <w:rPr>
          <w:color w:val="1D1C1D"/>
          <w:kern w:val="0"/>
          <w:sz w:val="23"/>
          <w:szCs w:val="23"/>
        </w:rPr>
      </w:pPr>
      <w:hyperlink r:id="rId10" w:history="1">
        <w:r w:rsidR="00233FB0" w:rsidRPr="001705F2">
          <w:rPr>
            <w:rStyle w:val="Hyperlink"/>
            <w:kern w:val="0"/>
            <w:sz w:val="23"/>
            <w:szCs w:val="23"/>
          </w:rPr>
          <w:t>https://www.sciencedirect.com/science/article/pii/S0140988314003296</w:t>
        </w:r>
      </w:hyperlink>
    </w:p>
    <w:p w14:paraId="24FFE070" w14:textId="77777777" w:rsidR="0056200A" w:rsidRPr="001705F2" w:rsidRDefault="0056200A" w:rsidP="0056200A">
      <w:pPr>
        <w:pStyle w:val="NormalWeb"/>
        <w:jc w:val="both"/>
        <w:rPr>
          <w:sz w:val="21"/>
          <w:szCs w:val="21"/>
        </w:rPr>
      </w:pPr>
    </w:p>
    <w:p w14:paraId="54329AAB" w14:textId="77777777" w:rsidR="00596811" w:rsidRPr="001705F2" w:rsidRDefault="00596811" w:rsidP="0056200A">
      <w:pPr>
        <w:jc w:val="both"/>
      </w:pPr>
      <w:r w:rsidRPr="001705F2">
        <w:t>Content:</w:t>
      </w:r>
    </w:p>
    <w:p w14:paraId="3464752D" w14:textId="77777777" w:rsidR="00596811" w:rsidRPr="001705F2" w:rsidRDefault="00596811" w:rsidP="0056200A">
      <w:pPr>
        <w:pStyle w:val="ListParagraph"/>
        <w:numPr>
          <w:ilvl w:val="0"/>
          <w:numId w:val="7"/>
        </w:numPr>
        <w:jc w:val="both"/>
      </w:pPr>
      <w:r w:rsidRPr="001705F2">
        <w:t>Descriptive statistics*</w:t>
      </w:r>
    </w:p>
    <w:p w14:paraId="0CF01E23" w14:textId="77777777" w:rsidR="00596811" w:rsidRPr="001705F2" w:rsidRDefault="00596811" w:rsidP="0056200A">
      <w:pPr>
        <w:pStyle w:val="ListParagraph"/>
        <w:numPr>
          <w:ilvl w:val="0"/>
          <w:numId w:val="7"/>
        </w:numPr>
        <w:jc w:val="both"/>
      </w:pPr>
      <w:r w:rsidRPr="001705F2">
        <w:t xml:space="preserve">Spatial distribution of EPC ratings for the sample dwellings in Wales. </w:t>
      </w:r>
    </w:p>
    <w:p w14:paraId="60063537" w14:textId="77777777" w:rsidR="007311B6" w:rsidRPr="001705F2" w:rsidRDefault="007311B6" w:rsidP="0056200A">
      <w:pPr>
        <w:pStyle w:val="NormalWeb"/>
        <w:jc w:val="both"/>
      </w:pPr>
    </w:p>
    <w:p w14:paraId="6D6B9B88" w14:textId="77777777" w:rsidR="00D32E1A" w:rsidRPr="001705F2" w:rsidRDefault="00D32E1A" w:rsidP="00D32E1A">
      <w:pPr>
        <w:jc w:val="both"/>
        <w:rPr>
          <w:b/>
          <w:bCs/>
        </w:rPr>
      </w:pPr>
      <w:r w:rsidRPr="001705F2">
        <w:rPr>
          <w:b/>
          <w:bCs/>
        </w:rPr>
        <w:t>Variables:</w:t>
      </w:r>
    </w:p>
    <w:p w14:paraId="6D089DE9" w14:textId="32F73D39" w:rsidR="00B73638" w:rsidRDefault="00B73638" w:rsidP="00D32E1A">
      <w:pPr>
        <w:pStyle w:val="ListParagraph"/>
        <w:numPr>
          <w:ilvl w:val="0"/>
          <w:numId w:val="3"/>
        </w:numPr>
        <w:jc w:val="both"/>
      </w:pPr>
      <w:r>
        <w:t>Housing prices (Dependant variable)</w:t>
      </w:r>
    </w:p>
    <w:p w14:paraId="543A9C01" w14:textId="2FB5D066" w:rsidR="00D32E1A" w:rsidRPr="001705F2" w:rsidRDefault="00D32E1A" w:rsidP="00D32E1A">
      <w:pPr>
        <w:pStyle w:val="ListParagraph"/>
        <w:numPr>
          <w:ilvl w:val="0"/>
          <w:numId w:val="3"/>
        </w:numPr>
        <w:jc w:val="both"/>
      </w:pPr>
      <w:r w:rsidRPr="001705F2">
        <w:t>EPC rates</w:t>
      </w:r>
    </w:p>
    <w:p w14:paraId="677FA5E8" w14:textId="77777777" w:rsidR="00D32E1A" w:rsidRPr="001705F2" w:rsidRDefault="00D32E1A" w:rsidP="00D32E1A">
      <w:pPr>
        <w:pStyle w:val="ListParagraph"/>
        <w:numPr>
          <w:ilvl w:val="0"/>
          <w:numId w:val="3"/>
        </w:numPr>
        <w:jc w:val="both"/>
      </w:pPr>
      <w:r w:rsidRPr="001705F2">
        <w:t>Physical characteristics.</w:t>
      </w:r>
    </w:p>
    <w:p w14:paraId="270CA36D" w14:textId="77777777" w:rsidR="00D32E1A" w:rsidRPr="001705F2" w:rsidRDefault="00D32E1A" w:rsidP="00D32E1A">
      <w:pPr>
        <w:pStyle w:val="ListParagraph"/>
        <w:numPr>
          <w:ilvl w:val="0"/>
          <w:numId w:val="3"/>
        </w:numPr>
        <w:jc w:val="both"/>
      </w:pPr>
      <w:r w:rsidRPr="001705F2">
        <w:lastRenderedPageBreak/>
        <w:t>Type of property</w:t>
      </w:r>
    </w:p>
    <w:p w14:paraId="2AE666E3" w14:textId="77777777" w:rsidR="00D32E1A" w:rsidRPr="001705F2" w:rsidRDefault="00D32E1A" w:rsidP="00D32E1A">
      <w:pPr>
        <w:pStyle w:val="ListParagraph"/>
        <w:numPr>
          <w:ilvl w:val="0"/>
          <w:numId w:val="3"/>
        </w:numPr>
        <w:jc w:val="both"/>
      </w:pPr>
      <w:r w:rsidRPr="001705F2">
        <w:t>Year of construction</w:t>
      </w:r>
    </w:p>
    <w:p w14:paraId="6405E795" w14:textId="2161E908" w:rsidR="00D32E1A" w:rsidRPr="001705F2" w:rsidRDefault="00D32E1A" w:rsidP="00D32E1A">
      <w:pPr>
        <w:pStyle w:val="ListParagraph"/>
        <w:numPr>
          <w:ilvl w:val="0"/>
          <w:numId w:val="3"/>
        </w:numPr>
        <w:jc w:val="both"/>
      </w:pPr>
      <w:r w:rsidRPr="001705F2">
        <w:t>Renovation</w:t>
      </w:r>
      <w:r w:rsidR="0038770E" w:rsidRPr="001705F2">
        <w:t>s</w:t>
      </w:r>
    </w:p>
    <w:p w14:paraId="51922628" w14:textId="7C6AEE85" w:rsidR="00D32E1A" w:rsidRDefault="00D32E1A" w:rsidP="00D32E1A">
      <w:pPr>
        <w:pStyle w:val="ListParagraph"/>
        <w:numPr>
          <w:ilvl w:val="0"/>
          <w:numId w:val="3"/>
        </w:numPr>
        <w:jc w:val="both"/>
      </w:pPr>
      <w:r w:rsidRPr="001705F2">
        <w:t xml:space="preserve">Dwellings for purchaser occupation / dwellings for investment reasons – ‘buy-to-let’ </w:t>
      </w:r>
      <w:r w:rsidRPr="001705F2">
        <w:fldChar w:fldCharType="begin"/>
      </w:r>
      <w:r w:rsidR="008A4A6E">
        <w:instrText xml:space="preserve"> ADDIN ZOTERO_ITEM CSL_CITATION {"citationID":"ZG8Aosnj","properties":{"formattedCitation":"(Fuerst {\\i{}et al.}, 2016)","plainCitation":"(Fuerst et al., 2016)","noteIndex":0},"citationItems":[{"id":"261PxbFm/zetum3qK","uris":["http://zotero.org/users/local/KyofTdk4/items/NFSVHXEM"],"uri":["http://zotero.org/users/local/KyofTdk4/items/NFSVHXEM"],"itemData":{"id":304,"type":"article-journal","abstract":"This paper investigates the effect of Energy Performance Certificate (EPC) ratings on residential prices in Wales. Drawing on a sample of approximately 192,000 transactions, the capitalisation of energy efficiency ratings into house prices is investigated using two approaches. The first adopts a cross-sectional framework to investigate the effect of EPC rating on price. The second approach applies a repeat-sales methodology to investigate the impact of EPC rating on house price appreciation. Statistically significant positive price premiums are estimated for dwellings in EPC bands A/B (12.8%) and C (3.5%) compared to houses in band D. For dwellings in band E (−3.6%) and F (−6.5%) there are statistically significant discounts. Such effects may not be the result of energy performance alone. In addition to energy cost differences, the price effect may be due to additional benefits of energy efficient features. An analysis of the private rental segment reveals that, in contrast to the general market, low-EPC rated dwellings were not traded at a significant discount. This suggests different implicit prices of potential energy savings for landlords and owner-occupiers.","container-title":"Energy Policy","DOI":"10.1016/j.enpol.2016.01.024","ISSN":"0301-4215","journalAbbreviation":"Energy Policy","page":"20-33","title":"Energy performance ratings and house prices in Wales: An empirical study","volume":"92","author":[{"family":"Fuerst","given":"Franz"},{"family":"McAllister","given":"Pat"},{"family":"Nanda","given":"Anupam"},{"family":"Wyatt","given":"Pete"}],"issued":{"date-parts":[["2016",5,1]]}}}],"schema":"https://github.com/citation-style-language/schema/raw/master/csl-citation.json"} </w:instrText>
      </w:r>
      <w:r w:rsidRPr="001705F2">
        <w:fldChar w:fldCharType="separate"/>
      </w:r>
      <w:r w:rsidRPr="001705F2">
        <w:t>(Fuerst et al., 2016)</w:t>
      </w:r>
      <w:r w:rsidRPr="001705F2">
        <w:fldChar w:fldCharType="end"/>
      </w:r>
      <w:r w:rsidRPr="001705F2">
        <w:t xml:space="preserve">. *This distinction is important because in 2013 buy-to- let landlords owned 19% of all dwellings in the UK compared to 11% a decade earlier. This growing category of investors may value energy efficiency differently as, under typical lease arrangements, tenants usually pay energy bills. </w:t>
      </w:r>
      <w:r w:rsidRPr="001705F2">
        <w:fldChar w:fldCharType="begin"/>
      </w:r>
      <w:r w:rsidR="008A4A6E">
        <w:instrText xml:space="preserve"> ADDIN ZOTERO_ITEM CSL_CITATION {"citationID":"HXqgINjP","properties":{"formattedCitation":"(Fuerst {\\i{}et al.}, 2016)","plainCitation":"(Fuerst et al., 2016)","noteIndex":0},"citationItems":[{"id":"261PxbFm/zetum3qK","uris":["http://zotero.org/users/local/KyofTdk4/items/NFSVHXEM"],"uri":["http://zotero.org/users/local/KyofTdk4/items/NFSVHXEM"],"itemData":{"id":304,"type":"article-journal","abstract":"This paper investigates the effect of Energy Performance Certificate (EPC) ratings on residential prices in Wales. Drawing on a sample of approximately 192,000 transactions, the capitalisation of energy efficiency ratings into house prices is investigated using two approaches. The first adopts a cross-sectional framework to investigate the effect of EPC rating on price. The second approach applies a repeat-sales methodology to investigate the impact of EPC rating on house price appreciation. Statistically significant positive price premiums are estimated for dwellings in EPC bands A/B (12.8%) and C (3.5%) compared to houses in band D. For dwellings in band E (−3.6%) and F (−6.5%) there are statistically significant discounts. Such effects may not be the result of energy performance alone. In addition to energy cost differences, the price effect may be due to additional benefits of energy efficient features. An analysis of the private rental segment reveals that, in contrast to the general market, low-EPC rated dwellings were not traded at a significant discount. This suggests different implicit prices of potential energy savings for landlords and owner-occupiers.","container-title":"Energy Policy","DOI":"10.1016/j.enpol.2016.01.024","ISSN":"0301-4215","journalAbbreviation":"Energy Policy","page":"20-33","title":"Energy performance ratings and house prices in Wales: An empirical study","volume":"92","author":[{"family":"Fuerst","given":"Franz"},{"family":"McAllister","given":"Pat"},{"family":"Nanda","given":"Anupam"},{"family":"Wyatt","given":"Pete"}],"issued":{"date-parts":[["2016",5,1]]}}}],"schema":"https://github.com/citation-style-language/schema/raw/master/csl-citation.json"} </w:instrText>
      </w:r>
      <w:r w:rsidRPr="001705F2">
        <w:fldChar w:fldCharType="separate"/>
      </w:r>
      <w:r w:rsidRPr="001705F2">
        <w:t>(Fuerst et al., 2016)</w:t>
      </w:r>
      <w:r w:rsidRPr="001705F2">
        <w:fldChar w:fldCharType="end"/>
      </w:r>
      <w:r w:rsidRPr="001705F2">
        <w:t xml:space="preserve">. </w:t>
      </w:r>
      <w:r w:rsidR="00FC26C9">
        <w:t>Al</w:t>
      </w:r>
      <w:r w:rsidR="00FC26C9">
        <w:lastRenderedPageBreak/>
        <w:t xml:space="preserve">so, see </w:t>
      </w:r>
      <w:hyperlink r:id="rId11" w:history="1">
        <w:r w:rsidR="00FC26C9" w:rsidRPr="004C01A2">
          <w:rPr>
            <w:rStyle w:val="Hyperlink"/>
          </w:rPr>
          <w:t>https://www.ft.com/content/58402ce0-334c-11e8-ac48-10c6fdc22f03</w:t>
        </w:r>
      </w:hyperlink>
      <w:r w:rsidR="00EE5AC4">
        <w:t xml:space="preserve"> and </w:t>
      </w:r>
      <w:hyperlink r:id="rId12" w:history="1">
        <w:r w:rsidR="00EE5AC4" w:rsidRPr="004C01A2">
          <w:rPr>
            <w:rStyle w:val="Hyperlink"/>
          </w:rPr>
          <w:t>https://www.ft.com/content/1d76b77a-dec6-11e8-8f50-cbae5495d92b</w:t>
        </w:r>
      </w:hyperlink>
    </w:p>
    <w:p w14:paraId="3E8DB630" w14:textId="77777777" w:rsidR="00EE5AC4" w:rsidRDefault="00EE5AC4" w:rsidP="00EE5AC4">
      <w:pPr>
        <w:pStyle w:val="ListParagraph"/>
        <w:ind w:left="1080"/>
        <w:jc w:val="both"/>
      </w:pPr>
    </w:p>
    <w:p w14:paraId="66C66E3A" w14:textId="77777777" w:rsidR="00FC26C9" w:rsidRPr="001705F2" w:rsidRDefault="00FC26C9" w:rsidP="00FC26C9">
      <w:pPr>
        <w:pStyle w:val="ListParagraph"/>
        <w:ind w:left="1080"/>
        <w:jc w:val="both"/>
      </w:pPr>
    </w:p>
    <w:p w14:paraId="134E93C2" w14:textId="7DCC1F6C" w:rsidR="00901AF4" w:rsidRPr="001705F2" w:rsidRDefault="00901AF4" w:rsidP="0056200A">
      <w:pPr>
        <w:pStyle w:val="Heading1"/>
        <w:spacing w:before="0" w:beforeAutospacing="0" w:after="0" w:afterAutospacing="0"/>
        <w:jc w:val="both"/>
        <w:rPr>
          <w:color w:val="1D1C1D"/>
          <w:kern w:val="0"/>
          <w:sz w:val="23"/>
          <w:szCs w:val="23"/>
        </w:rPr>
      </w:pPr>
    </w:p>
    <w:p w14:paraId="20B28F58" w14:textId="7D31EC18" w:rsidR="00901AF4" w:rsidRPr="001705F2" w:rsidRDefault="00901AF4" w:rsidP="0056200A">
      <w:pPr>
        <w:pStyle w:val="Heading1"/>
        <w:spacing w:before="0" w:beforeAutospacing="0" w:after="0" w:afterAutospacing="0"/>
        <w:jc w:val="both"/>
        <w:rPr>
          <w:color w:val="1D1C1D"/>
          <w:kern w:val="0"/>
          <w:sz w:val="23"/>
          <w:szCs w:val="23"/>
        </w:rPr>
      </w:pPr>
    </w:p>
    <w:p w14:paraId="7F3B5FB5" w14:textId="23D3A0DC" w:rsidR="00901AF4" w:rsidRPr="001705F2" w:rsidRDefault="00901AF4" w:rsidP="0056200A">
      <w:pPr>
        <w:pStyle w:val="Heading1"/>
        <w:spacing w:before="0" w:beforeAutospacing="0" w:after="0" w:afterAutospacing="0"/>
        <w:jc w:val="both"/>
        <w:rPr>
          <w:color w:val="1D1C1D"/>
          <w:kern w:val="0"/>
          <w:sz w:val="23"/>
          <w:szCs w:val="23"/>
        </w:rPr>
      </w:pPr>
    </w:p>
    <w:p w14:paraId="08CEE660" w14:textId="77777777" w:rsidR="00901AF4" w:rsidRPr="001705F2" w:rsidRDefault="00901AF4" w:rsidP="0056200A">
      <w:pPr>
        <w:pStyle w:val="Heading1"/>
        <w:spacing w:before="0" w:beforeAutospacing="0" w:after="0" w:afterAutospacing="0"/>
        <w:jc w:val="both"/>
        <w:rPr>
          <w:color w:val="1D1C1D"/>
          <w:kern w:val="0"/>
          <w:sz w:val="23"/>
          <w:szCs w:val="23"/>
        </w:rPr>
      </w:pPr>
    </w:p>
    <w:p w14:paraId="24E0259A" w14:textId="5FBE339A" w:rsidR="003C7CD5" w:rsidRPr="001705F2" w:rsidRDefault="003C7CD5" w:rsidP="0056200A">
      <w:pPr>
        <w:pStyle w:val="Heading1"/>
        <w:spacing w:before="0" w:beforeAutospacing="0" w:after="0" w:afterAutospacing="0"/>
        <w:jc w:val="both"/>
        <w:rPr>
          <w:color w:val="1D1C1D"/>
          <w:kern w:val="0"/>
          <w:sz w:val="23"/>
          <w:szCs w:val="23"/>
        </w:rPr>
      </w:pPr>
    </w:p>
    <w:p w14:paraId="1ECE9348" w14:textId="75F5000E" w:rsidR="003C7CD5" w:rsidRPr="001705F2" w:rsidRDefault="003C7CD5" w:rsidP="0056200A">
      <w:pPr>
        <w:pStyle w:val="Heading1"/>
        <w:spacing w:before="0" w:beforeAutospacing="0" w:after="0" w:afterAutospacing="0"/>
        <w:jc w:val="both"/>
        <w:rPr>
          <w:color w:val="1D1C1D"/>
          <w:kern w:val="0"/>
          <w:sz w:val="23"/>
          <w:szCs w:val="23"/>
        </w:rPr>
      </w:pPr>
    </w:p>
    <w:p w14:paraId="530FFD30" w14:textId="77777777" w:rsidR="003C7CD5" w:rsidRPr="001705F2" w:rsidRDefault="003C7CD5" w:rsidP="0056200A">
      <w:pPr>
        <w:pStyle w:val="Heading1"/>
        <w:spacing w:before="0" w:beforeAutospacing="0" w:after="0" w:afterAutospacing="0"/>
        <w:jc w:val="both"/>
        <w:rPr>
          <w:color w:val="1D1C1D"/>
          <w:kern w:val="0"/>
          <w:sz w:val="23"/>
          <w:szCs w:val="23"/>
        </w:rPr>
      </w:pPr>
    </w:p>
    <w:p w14:paraId="7DDAED96" w14:textId="03E934F3" w:rsidR="008269BA" w:rsidRDefault="0031454B" w:rsidP="0020686C">
      <w:pPr>
        <w:jc w:val="both"/>
        <w:rPr>
          <w:rStyle w:val="Hyperlink"/>
        </w:rPr>
      </w:pPr>
      <w:r w:rsidRPr="001705F2">
        <w:rPr>
          <w:noProof/>
        </w:rPr>
        <w:lastRenderedPageBreak/>
        <w:drawing>
          <wp:inline distT="0" distB="0" distL="0" distR="0" wp14:anchorId="1D81B706" wp14:editId="1457169B">
            <wp:extent cx="4786009" cy="6733076"/>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90778" cy="6739785"/>
                    </a:xfrm>
                    <a:prstGeom prst="rect">
                      <a:avLst/>
                    </a:prstGeom>
                  </pic:spPr>
                </pic:pic>
              </a:graphicData>
            </a:graphic>
          </wp:inline>
        </w:drawing>
      </w:r>
      <w:hyperlink r:id="rId14" w:history="1">
        <w:r w:rsidRPr="001705F2">
          <w:rPr>
            <w:rStyle w:val="Hyperlink"/>
          </w:rPr>
          <w:t>https://assets.publishing.service.gov.uk/government/uploads/system/uploads/attachment_data/file/207527/Insullation_house_price_increase_rev7_copy.pdf</w:t>
        </w:r>
      </w:hyperlink>
    </w:p>
    <w:p w14:paraId="24A104FA" w14:textId="5048B539" w:rsidR="001928DC" w:rsidRDefault="001928DC" w:rsidP="0020686C">
      <w:pPr>
        <w:jc w:val="both"/>
        <w:rPr>
          <w:rStyle w:val="Hyperlink"/>
        </w:rPr>
      </w:pPr>
    </w:p>
    <w:p w14:paraId="5957EBDD" w14:textId="77777777" w:rsidR="004E2A72" w:rsidRPr="004E2A72" w:rsidRDefault="001928DC" w:rsidP="004E2A72">
      <w:pPr>
        <w:pStyle w:val="Bibliography"/>
      </w:pPr>
      <w:r>
        <w:rPr>
          <w:color w:val="0563C1" w:themeColor="hyperlink"/>
          <w:u w:val="single"/>
        </w:rPr>
        <w:fldChar w:fldCharType="begin"/>
      </w:r>
      <w:r>
        <w:rPr>
          <w:color w:val="0563C1" w:themeColor="hyperlink"/>
          <w:u w:val="single"/>
        </w:rPr>
        <w:instrText xml:space="preserve"> ADDIN ZOTERO_BIBL {"uncited":[],"omitted":[],"custom":[]} CSL_BIBLIOGRAPHY </w:instrText>
      </w:r>
      <w:r>
        <w:rPr>
          <w:color w:val="0563C1" w:themeColor="hyperlink"/>
          <w:u w:val="single"/>
        </w:rPr>
        <w:fldChar w:fldCharType="separate"/>
      </w:r>
      <w:r w:rsidR="004E2A72" w:rsidRPr="004E2A72">
        <w:t xml:space="preserve">Early, C. (2020). </w:t>
      </w:r>
      <w:r w:rsidR="004E2A72" w:rsidRPr="004E2A72">
        <w:rPr>
          <w:i/>
          <w:iCs/>
        </w:rPr>
        <w:t>Energy efficiency gap in buildings ‘is undermining UK’s bid to reach net-zero’ | Reuters Events | Sustainable Business</w:t>
      </w:r>
      <w:r w:rsidR="004E2A72" w:rsidRPr="004E2A72">
        <w:t>. Available at: https://www.reutersevents.com/sustainability/energy-efficiency-gap-buildings-undermining-uks-bid-reach-net-zero (Accessed: 25 March 2021).</w:t>
      </w:r>
    </w:p>
    <w:p w14:paraId="1D005195" w14:textId="77777777" w:rsidR="004E2A72" w:rsidRPr="004E2A72" w:rsidRDefault="004E2A72" w:rsidP="004E2A72">
      <w:pPr>
        <w:pStyle w:val="Bibliography"/>
      </w:pPr>
      <w:r w:rsidRPr="004E2A72">
        <w:t xml:space="preserve">Fuerst, F., McAllister, P., Nanda, A. and Wyatt, P. (2016). ‘Energy performance ratings and house prices in Wales: An empirical study’. </w:t>
      </w:r>
      <w:r w:rsidRPr="004E2A72">
        <w:rPr>
          <w:i/>
          <w:iCs/>
        </w:rPr>
        <w:t>Energy Policy</w:t>
      </w:r>
      <w:r w:rsidRPr="004E2A72">
        <w:t>, 92, pp. 20–33. doi: 10.1016/j.enpol.2016.01.024.</w:t>
      </w:r>
    </w:p>
    <w:p w14:paraId="304681DE" w14:textId="77777777" w:rsidR="004E2A72" w:rsidRPr="004E2A72" w:rsidRDefault="004E2A72" w:rsidP="004E2A72">
      <w:pPr>
        <w:pStyle w:val="Bibliography"/>
      </w:pPr>
      <w:r w:rsidRPr="004E2A72">
        <w:t>Government, W. (2019). ‘Energy Efficiency in Wales’, p. 58.</w:t>
      </w:r>
    </w:p>
    <w:p w14:paraId="1BF0F918" w14:textId="77777777" w:rsidR="004E2A72" w:rsidRPr="004E2A72" w:rsidRDefault="004E2A72" w:rsidP="004E2A72">
      <w:pPr>
        <w:pStyle w:val="Bibliography"/>
      </w:pPr>
      <w:r w:rsidRPr="004E2A72">
        <w:t xml:space="preserve">Government, W. (2020). </w:t>
      </w:r>
      <w:r w:rsidRPr="004E2A72">
        <w:rPr>
          <w:i/>
          <w:iCs/>
        </w:rPr>
        <w:t>Social housing sector to set Wales on the path to decarbonise thousands of homes and boost green economic recovery</w:t>
      </w:r>
      <w:r w:rsidRPr="004E2A72">
        <w:t xml:space="preserve">. </w:t>
      </w:r>
      <w:r w:rsidRPr="004E2A72">
        <w:rPr>
          <w:i/>
          <w:iCs/>
        </w:rPr>
        <w:t>GOV.WALES</w:t>
      </w:r>
      <w:r w:rsidRPr="004E2A72">
        <w:t>. Available at: https://gov.wales/social-housing-sector-set-wales-path-decarbonise-thousands-homes-and-boost-green-economic-recovery (Accessed: 25 March 2021).</w:t>
      </w:r>
    </w:p>
    <w:p w14:paraId="0690C039" w14:textId="77777777" w:rsidR="004E2A72" w:rsidRPr="004E2A72" w:rsidRDefault="004E2A72" w:rsidP="004E2A72">
      <w:pPr>
        <w:pStyle w:val="Bibliography"/>
      </w:pPr>
      <w:r w:rsidRPr="004E2A72">
        <w:t xml:space="preserve">Mattioli, G., Philips, I., Anable, J. and Chatterton, T. (2019). ‘Vulnerability to motor fuel price increases: Socio-spatial patterns in England’. </w:t>
      </w:r>
      <w:r w:rsidRPr="004E2A72">
        <w:rPr>
          <w:i/>
          <w:iCs/>
        </w:rPr>
        <w:t>Journal of Transport Geography</w:t>
      </w:r>
      <w:r w:rsidRPr="004E2A72">
        <w:t>, 78, pp. 98–114. doi: 10.1016/j.jtrangeo.2019.05.009.</w:t>
      </w:r>
    </w:p>
    <w:p w14:paraId="7A2B0E84" w14:textId="77777777" w:rsidR="004E2A72" w:rsidRPr="004E2A72" w:rsidRDefault="004E2A72" w:rsidP="004E2A72">
      <w:pPr>
        <w:pStyle w:val="Bibliography"/>
      </w:pPr>
      <w:r w:rsidRPr="004E2A72">
        <w:t xml:space="preserve">Roberts, E. (2020). ‘Warming with wood: Exploring the everyday heating practices of rural off-gas households in Wales’. </w:t>
      </w:r>
      <w:r w:rsidRPr="004E2A72">
        <w:rPr>
          <w:i/>
          <w:iCs/>
        </w:rPr>
        <w:t>Energy Policy</w:t>
      </w:r>
      <w:r w:rsidRPr="004E2A72">
        <w:t>, 142, p. 111451. doi: 10.1016/j.enpol.2020.111451.</w:t>
      </w:r>
    </w:p>
    <w:p w14:paraId="105D33B6" w14:textId="535236B8" w:rsidR="001928DC" w:rsidRPr="0020686C" w:rsidRDefault="001928DC" w:rsidP="0020686C">
      <w:pPr>
        <w:jc w:val="both"/>
        <w:rPr>
          <w:color w:val="0563C1" w:themeColor="hyperlink"/>
          <w:u w:val="single"/>
        </w:rPr>
      </w:pPr>
      <w:r>
        <w:rPr>
          <w:color w:val="0563C1" w:themeColor="hyperlink"/>
          <w:u w:val="single"/>
        </w:rPr>
        <w:fldChar w:fldCharType="end"/>
      </w:r>
    </w:p>
    <w:sectPr w:rsidR="001928DC" w:rsidRPr="0020686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8878BE"/>
    <w:multiLevelType w:val="hybridMultilevel"/>
    <w:tmpl w:val="2016685C"/>
    <w:lvl w:ilvl="0" w:tplc="E592A3AA">
      <w:start w:val="3"/>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E1D2353"/>
    <w:multiLevelType w:val="multilevel"/>
    <w:tmpl w:val="DB5A8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43A1BB6"/>
    <w:multiLevelType w:val="hybridMultilevel"/>
    <w:tmpl w:val="27706078"/>
    <w:lvl w:ilvl="0" w:tplc="1074B108">
      <w:start w:val="3"/>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49C54BF0"/>
    <w:multiLevelType w:val="multilevel"/>
    <w:tmpl w:val="FA1A3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3D37CC"/>
    <w:multiLevelType w:val="hybridMultilevel"/>
    <w:tmpl w:val="05BC7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46C4869"/>
    <w:multiLevelType w:val="hybridMultilevel"/>
    <w:tmpl w:val="5C88252A"/>
    <w:lvl w:ilvl="0" w:tplc="0809000F">
      <w:start w:val="1"/>
      <w:numFmt w:val="decimal"/>
      <w:lvlText w:val="%1."/>
      <w:lvlJc w:val="left"/>
      <w:pPr>
        <w:ind w:left="720" w:hanging="360"/>
      </w:pPr>
      <w:rPr>
        <w:rFonts w:hint="default"/>
      </w:rPr>
    </w:lvl>
    <w:lvl w:ilvl="1" w:tplc="FE361A9C">
      <w:start w:val="1"/>
      <w:numFmt w:val="decimal"/>
      <w:lvlText w:val="%2."/>
      <w:lvlJc w:val="left"/>
      <w:pPr>
        <w:ind w:left="1440" w:hanging="360"/>
      </w:pPr>
      <w:rPr>
        <w:rFonts w:hint="default"/>
        <w:b w:val="0"/>
        <w:bCs w:val="0"/>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C41C14"/>
    <w:multiLevelType w:val="hybridMultilevel"/>
    <w:tmpl w:val="C3DAF942"/>
    <w:lvl w:ilvl="0" w:tplc="B754A9E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32F2EAA"/>
    <w:multiLevelType w:val="hybridMultilevel"/>
    <w:tmpl w:val="0188F90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
  </w:num>
  <w:num w:numId="3">
    <w:abstractNumId w:val="0"/>
  </w:num>
  <w:num w:numId="4">
    <w:abstractNumId w:val="3"/>
  </w:num>
  <w:num w:numId="5">
    <w:abstractNumId w:val="7"/>
  </w:num>
  <w:num w:numId="6">
    <w:abstractNumId w:val="1"/>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454B"/>
    <w:rsid w:val="00002BFA"/>
    <w:rsid w:val="00030E41"/>
    <w:rsid w:val="0004297A"/>
    <w:rsid w:val="00057D03"/>
    <w:rsid w:val="0006550E"/>
    <w:rsid w:val="0006624B"/>
    <w:rsid w:val="0007597B"/>
    <w:rsid w:val="00095B9C"/>
    <w:rsid w:val="000B5C96"/>
    <w:rsid w:val="000F3BEF"/>
    <w:rsid w:val="00125851"/>
    <w:rsid w:val="00130419"/>
    <w:rsid w:val="001705F2"/>
    <w:rsid w:val="001864A1"/>
    <w:rsid w:val="001928DC"/>
    <w:rsid w:val="001C1AA3"/>
    <w:rsid w:val="001C531C"/>
    <w:rsid w:val="0020686C"/>
    <w:rsid w:val="00233FB0"/>
    <w:rsid w:val="00292AF5"/>
    <w:rsid w:val="00305DFF"/>
    <w:rsid w:val="0031454B"/>
    <w:rsid w:val="003648B4"/>
    <w:rsid w:val="0038770E"/>
    <w:rsid w:val="00392A11"/>
    <w:rsid w:val="00396EB7"/>
    <w:rsid w:val="003A3FB1"/>
    <w:rsid w:val="003C1A14"/>
    <w:rsid w:val="003C7CD5"/>
    <w:rsid w:val="004133BA"/>
    <w:rsid w:val="00417C2D"/>
    <w:rsid w:val="00425A67"/>
    <w:rsid w:val="004574CB"/>
    <w:rsid w:val="00465EBB"/>
    <w:rsid w:val="00495BEA"/>
    <w:rsid w:val="004B6083"/>
    <w:rsid w:val="004E2A72"/>
    <w:rsid w:val="004F1962"/>
    <w:rsid w:val="004F760D"/>
    <w:rsid w:val="00504F13"/>
    <w:rsid w:val="005603E3"/>
    <w:rsid w:val="0056200A"/>
    <w:rsid w:val="0058143E"/>
    <w:rsid w:val="00596811"/>
    <w:rsid w:val="005B2F0D"/>
    <w:rsid w:val="005F4AB5"/>
    <w:rsid w:val="00611C10"/>
    <w:rsid w:val="0062283C"/>
    <w:rsid w:val="00663DE5"/>
    <w:rsid w:val="00675A26"/>
    <w:rsid w:val="006810C5"/>
    <w:rsid w:val="00683A35"/>
    <w:rsid w:val="00685844"/>
    <w:rsid w:val="007311B6"/>
    <w:rsid w:val="00744152"/>
    <w:rsid w:val="00747349"/>
    <w:rsid w:val="00761ADC"/>
    <w:rsid w:val="00821620"/>
    <w:rsid w:val="008269BA"/>
    <w:rsid w:val="00841C60"/>
    <w:rsid w:val="00881A27"/>
    <w:rsid w:val="008A4A6E"/>
    <w:rsid w:val="008B2B58"/>
    <w:rsid w:val="008C2C0B"/>
    <w:rsid w:val="008D1834"/>
    <w:rsid w:val="00901AF4"/>
    <w:rsid w:val="00902601"/>
    <w:rsid w:val="00936C96"/>
    <w:rsid w:val="0094238B"/>
    <w:rsid w:val="00963BAD"/>
    <w:rsid w:val="00986009"/>
    <w:rsid w:val="009B24EA"/>
    <w:rsid w:val="009E5D8C"/>
    <w:rsid w:val="00A245DA"/>
    <w:rsid w:val="00A43E6A"/>
    <w:rsid w:val="00A5540D"/>
    <w:rsid w:val="00A631CF"/>
    <w:rsid w:val="00A95E9F"/>
    <w:rsid w:val="00AB5439"/>
    <w:rsid w:val="00B31EED"/>
    <w:rsid w:val="00B73638"/>
    <w:rsid w:val="00B93776"/>
    <w:rsid w:val="00BF3D7E"/>
    <w:rsid w:val="00C51D40"/>
    <w:rsid w:val="00D32E1A"/>
    <w:rsid w:val="00D633E3"/>
    <w:rsid w:val="00D672EF"/>
    <w:rsid w:val="00D85F42"/>
    <w:rsid w:val="00D916FE"/>
    <w:rsid w:val="00DD4E1B"/>
    <w:rsid w:val="00DF7F54"/>
    <w:rsid w:val="00E04E8F"/>
    <w:rsid w:val="00E31164"/>
    <w:rsid w:val="00E43384"/>
    <w:rsid w:val="00E4718D"/>
    <w:rsid w:val="00E67ADA"/>
    <w:rsid w:val="00E76EEF"/>
    <w:rsid w:val="00E83057"/>
    <w:rsid w:val="00E95A10"/>
    <w:rsid w:val="00E96E7A"/>
    <w:rsid w:val="00EB1349"/>
    <w:rsid w:val="00ED2687"/>
    <w:rsid w:val="00EE5AC4"/>
    <w:rsid w:val="00F02158"/>
    <w:rsid w:val="00F05623"/>
    <w:rsid w:val="00F21384"/>
    <w:rsid w:val="00F55C57"/>
    <w:rsid w:val="00F6596C"/>
    <w:rsid w:val="00FC26C9"/>
    <w:rsid w:val="00FF04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3CF7C"/>
  <w15:chartTrackingRefBased/>
  <w15:docId w15:val="{4E8B9CB8-6CF9-6541-951B-C63C13A13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531C"/>
    <w:rPr>
      <w:rFonts w:ascii="Times New Roman" w:eastAsia="Times New Roman" w:hAnsi="Times New Roman" w:cs="Times New Roman"/>
      <w:lang w:eastAsia="en-GB"/>
    </w:rPr>
  </w:style>
  <w:style w:type="paragraph" w:styleId="Heading1">
    <w:name w:val="heading 1"/>
    <w:basedOn w:val="Normal"/>
    <w:link w:val="Heading1Char"/>
    <w:uiPriority w:val="9"/>
    <w:qFormat/>
    <w:rsid w:val="003C1A14"/>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454B"/>
    <w:pPr>
      <w:ind w:left="720"/>
      <w:contextualSpacing/>
    </w:pPr>
  </w:style>
  <w:style w:type="character" w:styleId="Hyperlink">
    <w:name w:val="Hyperlink"/>
    <w:basedOn w:val="DefaultParagraphFont"/>
    <w:uiPriority w:val="99"/>
    <w:unhideWhenUsed/>
    <w:rsid w:val="0031454B"/>
    <w:rPr>
      <w:color w:val="0563C1" w:themeColor="hyperlink"/>
      <w:u w:val="single"/>
    </w:rPr>
  </w:style>
  <w:style w:type="character" w:styleId="UnresolvedMention">
    <w:name w:val="Unresolved Mention"/>
    <w:basedOn w:val="DefaultParagraphFont"/>
    <w:uiPriority w:val="99"/>
    <w:semiHidden/>
    <w:unhideWhenUsed/>
    <w:rsid w:val="0031454B"/>
    <w:rPr>
      <w:color w:val="605E5C"/>
      <w:shd w:val="clear" w:color="auto" w:fill="E1DFDD"/>
    </w:rPr>
  </w:style>
  <w:style w:type="character" w:styleId="FollowedHyperlink">
    <w:name w:val="FollowedHyperlink"/>
    <w:basedOn w:val="DefaultParagraphFont"/>
    <w:uiPriority w:val="99"/>
    <w:semiHidden/>
    <w:unhideWhenUsed/>
    <w:rsid w:val="0031454B"/>
    <w:rPr>
      <w:color w:val="954F72" w:themeColor="followedHyperlink"/>
      <w:u w:val="single"/>
    </w:rPr>
  </w:style>
  <w:style w:type="character" w:customStyle="1" w:styleId="Heading1Char">
    <w:name w:val="Heading 1 Char"/>
    <w:basedOn w:val="DefaultParagraphFont"/>
    <w:link w:val="Heading1"/>
    <w:uiPriority w:val="9"/>
    <w:rsid w:val="003C1A14"/>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3C1A14"/>
  </w:style>
  <w:style w:type="paragraph" w:styleId="NormalWeb">
    <w:name w:val="Normal (Web)"/>
    <w:basedOn w:val="Normal"/>
    <w:uiPriority w:val="99"/>
    <w:unhideWhenUsed/>
    <w:rsid w:val="00747349"/>
    <w:pPr>
      <w:spacing w:before="100" w:beforeAutospacing="1" w:after="100" w:afterAutospacing="1"/>
    </w:pPr>
  </w:style>
  <w:style w:type="paragraph" w:styleId="Bibliography">
    <w:name w:val="Bibliography"/>
    <w:basedOn w:val="Normal"/>
    <w:next w:val="Normal"/>
    <w:uiPriority w:val="37"/>
    <w:unhideWhenUsed/>
    <w:rsid w:val="001928DC"/>
    <w:pPr>
      <w:spacing w:after="240"/>
    </w:pPr>
  </w:style>
  <w:style w:type="character" w:styleId="PlaceholderText">
    <w:name w:val="Placeholder Text"/>
    <w:basedOn w:val="DefaultParagraphFont"/>
    <w:uiPriority w:val="99"/>
    <w:semiHidden/>
    <w:rsid w:val="008A4A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586">
      <w:bodyDiv w:val="1"/>
      <w:marLeft w:val="0"/>
      <w:marRight w:val="0"/>
      <w:marTop w:val="0"/>
      <w:marBottom w:val="0"/>
      <w:divBdr>
        <w:top w:val="none" w:sz="0" w:space="0" w:color="auto"/>
        <w:left w:val="none" w:sz="0" w:space="0" w:color="auto"/>
        <w:bottom w:val="none" w:sz="0" w:space="0" w:color="auto"/>
        <w:right w:val="none" w:sz="0" w:space="0" w:color="auto"/>
      </w:divBdr>
      <w:divsChild>
        <w:div w:id="1760642510">
          <w:marLeft w:val="0"/>
          <w:marRight w:val="0"/>
          <w:marTop w:val="0"/>
          <w:marBottom w:val="0"/>
          <w:divBdr>
            <w:top w:val="none" w:sz="0" w:space="0" w:color="auto"/>
            <w:left w:val="none" w:sz="0" w:space="0" w:color="auto"/>
            <w:bottom w:val="none" w:sz="0" w:space="0" w:color="auto"/>
            <w:right w:val="none" w:sz="0" w:space="0" w:color="auto"/>
          </w:divBdr>
          <w:divsChild>
            <w:div w:id="1859274943">
              <w:marLeft w:val="0"/>
              <w:marRight w:val="0"/>
              <w:marTop w:val="0"/>
              <w:marBottom w:val="0"/>
              <w:divBdr>
                <w:top w:val="none" w:sz="0" w:space="0" w:color="auto"/>
                <w:left w:val="none" w:sz="0" w:space="0" w:color="auto"/>
                <w:bottom w:val="none" w:sz="0" w:space="0" w:color="auto"/>
                <w:right w:val="none" w:sz="0" w:space="0" w:color="auto"/>
              </w:divBdr>
              <w:divsChild>
                <w:div w:id="46039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43589">
      <w:bodyDiv w:val="1"/>
      <w:marLeft w:val="0"/>
      <w:marRight w:val="0"/>
      <w:marTop w:val="0"/>
      <w:marBottom w:val="0"/>
      <w:divBdr>
        <w:top w:val="none" w:sz="0" w:space="0" w:color="auto"/>
        <w:left w:val="none" w:sz="0" w:space="0" w:color="auto"/>
        <w:bottom w:val="none" w:sz="0" w:space="0" w:color="auto"/>
        <w:right w:val="none" w:sz="0" w:space="0" w:color="auto"/>
      </w:divBdr>
      <w:divsChild>
        <w:div w:id="1572544691">
          <w:marLeft w:val="0"/>
          <w:marRight w:val="0"/>
          <w:marTop w:val="0"/>
          <w:marBottom w:val="0"/>
          <w:divBdr>
            <w:top w:val="none" w:sz="0" w:space="0" w:color="auto"/>
            <w:left w:val="none" w:sz="0" w:space="0" w:color="auto"/>
            <w:bottom w:val="none" w:sz="0" w:space="0" w:color="auto"/>
            <w:right w:val="none" w:sz="0" w:space="0" w:color="auto"/>
          </w:divBdr>
          <w:divsChild>
            <w:div w:id="1163349183">
              <w:marLeft w:val="0"/>
              <w:marRight w:val="0"/>
              <w:marTop w:val="0"/>
              <w:marBottom w:val="0"/>
              <w:divBdr>
                <w:top w:val="none" w:sz="0" w:space="0" w:color="auto"/>
                <w:left w:val="none" w:sz="0" w:space="0" w:color="auto"/>
                <w:bottom w:val="none" w:sz="0" w:space="0" w:color="auto"/>
                <w:right w:val="none" w:sz="0" w:space="0" w:color="auto"/>
              </w:divBdr>
              <w:divsChild>
                <w:div w:id="100640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42701">
      <w:bodyDiv w:val="1"/>
      <w:marLeft w:val="0"/>
      <w:marRight w:val="0"/>
      <w:marTop w:val="0"/>
      <w:marBottom w:val="0"/>
      <w:divBdr>
        <w:top w:val="none" w:sz="0" w:space="0" w:color="auto"/>
        <w:left w:val="none" w:sz="0" w:space="0" w:color="auto"/>
        <w:bottom w:val="none" w:sz="0" w:space="0" w:color="auto"/>
        <w:right w:val="none" w:sz="0" w:space="0" w:color="auto"/>
      </w:divBdr>
      <w:divsChild>
        <w:div w:id="1926305450">
          <w:marLeft w:val="0"/>
          <w:marRight w:val="0"/>
          <w:marTop w:val="0"/>
          <w:marBottom w:val="0"/>
          <w:divBdr>
            <w:top w:val="none" w:sz="0" w:space="0" w:color="auto"/>
            <w:left w:val="none" w:sz="0" w:space="0" w:color="auto"/>
            <w:bottom w:val="none" w:sz="0" w:space="0" w:color="auto"/>
            <w:right w:val="none" w:sz="0" w:space="0" w:color="auto"/>
          </w:divBdr>
          <w:divsChild>
            <w:div w:id="727413020">
              <w:marLeft w:val="0"/>
              <w:marRight w:val="0"/>
              <w:marTop w:val="0"/>
              <w:marBottom w:val="0"/>
              <w:divBdr>
                <w:top w:val="none" w:sz="0" w:space="0" w:color="auto"/>
                <w:left w:val="none" w:sz="0" w:space="0" w:color="auto"/>
                <w:bottom w:val="none" w:sz="0" w:space="0" w:color="auto"/>
                <w:right w:val="none" w:sz="0" w:space="0" w:color="auto"/>
              </w:divBdr>
              <w:divsChild>
                <w:div w:id="164770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76693">
      <w:bodyDiv w:val="1"/>
      <w:marLeft w:val="0"/>
      <w:marRight w:val="0"/>
      <w:marTop w:val="0"/>
      <w:marBottom w:val="0"/>
      <w:divBdr>
        <w:top w:val="none" w:sz="0" w:space="0" w:color="auto"/>
        <w:left w:val="none" w:sz="0" w:space="0" w:color="auto"/>
        <w:bottom w:val="none" w:sz="0" w:space="0" w:color="auto"/>
        <w:right w:val="none" w:sz="0" w:space="0" w:color="auto"/>
      </w:divBdr>
    </w:div>
    <w:div w:id="234779400">
      <w:bodyDiv w:val="1"/>
      <w:marLeft w:val="0"/>
      <w:marRight w:val="0"/>
      <w:marTop w:val="0"/>
      <w:marBottom w:val="0"/>
      <w:divBdr>
        <w:top w:val="none" w:sz="0" w:space="0" w:color="auto"/>
        <w:left w:val="none" w:sz="0" w:space="0" w:color="auto"/>
        <w:bottom w:val="none" w:sz="0" w:space="0" w:color="auto"/>
        <w:right w:val="none" w:sz="0" w:space="0" w:color="auto"/>
      </w:divBdr>
      <w:divsChild>
        <w:div w:id="819081280">
          <w:marLeft w:val="0"/>
          <w:marRight w:val="0"/>
          <w:marTop w:val="0"/>
          <w:marBottom w:val="0"/>
          <w:divBdr>
            <w:top w:val="none" w:sz="0" w:space="0" w:color="auto"/>
            <w:left w:val="none" w:sz="0" w:space="0" w:color="auto"/>
            <w:bottom w:val="none" w:sz="0" w:space="0" w:color="auto"/>
            <w:right w:val="none" w:sz="0" w:space="0" w:color="auto"/>
          </w:divBdr>
          <w:divsChild>
            <w:div w:id="1718701443">
              <w:marLeft w:val="0"/>
              <w:marRight w:val="0"/>
              <w:marTop w:val="0"/>
              <w:marBottom w:val="0"/>
              <w:divBdr>
                <w:top w:val="none" w:sz="0" w:space="0" w:color="auto"/>
                <w:left w:val="none" w:sz="0" w:space="0" w:color="auto"/>
                <w:bottom w:val="none" w:sz="0" w:space="0" w:color="auto"/>
                <w:right w:val="none" w:sz="0" w:space="0" w:color="auto"/>
              </w:divBdr>
              <w:divsChild>
                <w:div w:id="67091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125984">
      <w:bodyDiv w:val="1"/>
      <w:marLeft w:val="0"/>
      <w:marRight w:val="0"/>
      <w:marTop w:val="0"/>
      <w:marBottom w:val="0"/>
      <w:divBdr>
        <w:top w:val="none" w:sz="0" w:space="0" w:color="auto"/>
        <w:left w:val="none" w:sz="0" w:space="0" w:color="auto"/>
        <w:bottom w:val="none" w:sz="0" w:space="0" w:color="auto"/>
        <w:right w:val="none" w:sz="0" w:space="0" w:color="auto"/>
      </w:divBdr>
      <w:divsChild>
        <w:div w:id="562712802">
          <w:marLeft w:val="0"/>
          <w:marRight w:val="0"/>
          <w:marTop w:val="0"/>
          <w:marBottom w:val="0"/>
          <w:divBdr>
            <w:top w:val="none" w:sz="0" w:space="0" w:color="auto"/>
            <w:left w:val="none" w:sz="0" w:space="0" w:color="auto"/>
            <w:bottom w:val="none" w:sz="0" w:space="0" w:color="auto"/>
            <w:right w:val="none" w:sz="0" w:space="0" w:color="auto"/>
          </w:divBdr>
          <w:divsChild>
            <w:div w:id="1863201406">
              <w:marLeft w:val="0"/>
              <w:marRight w:val="0"/>
              <w:marTop w:val="0"/>
              <w:marBottom w:val="0"/>
              <w:divBdr>
                <w:top w:val="none" w:sz="0" w:space="0" w:color="auto"/>
                <w:left w:val="none" w:sz="0" w:space="0" w:color="auto"/>
                <w:bottom w:val="none" w:sz="0" w:space="0" w:color="auto"/>
                <w:right w:val="none" w:sz="0" w:space="0" w:color="auto"/>
              </w:divBdr>
              <w:divsChild>
                <w:div w:id="31988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173953">
      <w:bodyDiv w:val="1"/>
      <w:marLeft w:val="0"/>
      <w:marRight w:val="0"/>
      <w:marTop w:val="0"/>
      <w:marBottom w:val="0"/>
      <w:divBdr>
        <w:top w:val="none" w:sz="0" w:space="0" w:color="auto"/>
        <w:left w:val="none" w:sz="0" w:space="0" w:color="auto"/>
        <w:bottom w:val="none" w:sz="0" w:space="0" w:color="auto"/>
        <w:right w:val="none" w:sz="0" w:space="0" w:color="auto"/>
      </w:divBdr>
      <w:divsChild>
        <w:div w:id="656572135">
          <w:marLeft w:val="0"/>
          <w:marRight w:val="0"/>
          <w:marTop w:val="0"/>
          <w:marBottom w:val="0"/>
          <w:divBdr>
            <w:top w:val="none" w:sz="0" w:space="0" w:color="auto"/>
            <w:left w:val="none" w:sz="0" w:space="0" w:color="auto"/>
            <w:bottom w:val="none" w:sz="0" w:space="0" w:color="auto"/>
            <w:right w:val="none" w:sz="0" w:space="0" w:color="auto"/>
          </w:divBdr>
          <w:divsChild>
            <w:div w:id="47918404">
              <w:marLeft w:val="0"/>
              <w:marRight w:val="0"/>
              <w:marTop w:val="0"/>
              <w:marBottom w:val="0"/>
              <w:divBdr>
                <w:top w:val="none" w:sz="0" w:space="0" w:color="auto"/>
                <w:left w:val="none" w:sz="0" w:space="0" w:color="auto"/>
                <w:bottom w:val="none" w:sz="0" w:space="0" w:color="auto"/>
                <w:right w:val="none" w:sz="0" w:space="0" w:color="auto"/>
              </w:divBdr>
              <w:divsChild>
                <w:div w:id="2134901014">
                  <w:marLeft w:val="0"/>
                  <w:marRight w:val="0"/>
                  <w:marTop w:val="0"/>
                  <w:marBottom w:val="0"/>
                  <w:divBdr>
                    <w:top w:val="none" w:sz="0" w:space="0" w:color="auto"/>
                    <w:left w:val="none" w:sz="0" w:space="0" w:color="auto"/>
                    <w:bottom w:val="none" w:sz="0" w:space="0" w:color="auto"/>
                    <w:right w:val="none" w:sz="0" w:space="0" w:color="auto"/>
                  </w:divBdr>
                </w:div>
                <w:div w:id="50752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701642">
      <w:bodyDiv w:val="1"/>
      <w:marLeft w:val="0"/>
      <w:marRight w:val="0"/>
      <w:marTop w:val="0"/>
      <w:marBottom w:val="0"/>
      <w:divBdr>
        <w:top w:val="none" w:sz="0" w:space="0" w:color="auto"/>
        <w:left w:val="none" w:sz="0" w:space="0" w:color="auto"/>
        <w:bottom w:val="none" w:sz="0" w:space="0" w:color="auto"/>
        <w:right w:val="none" w:sz="0" w:space="0" w:color="auto"/>
      </w:divBdr>
    </w:div>
    <w:div w:id="370881639">
      <w:bodyDiv w:val="1"/>
      <w:marLeft w:val="0"/>
      <w:marRight w:val="0"/>
      <w:marTop w:val="0"/>
      <w:marBottom w:val="0"/>
      <w:divBdr>
        <w:top w:val="none" w:sz="0" w:space="0" w:color="auto"/>
        <w:left w:val="none" w:sz="0" w:space="0" w:color="auto"/>
        <w:bottom w:val="none" w:sz="0" w:space="0" w:color="auto"/>
        <w:right w:val="none" w:sz="0" w:space="0" w:color="auto"/>
      </w:divBdr>
      <w:divsChild>
        <w:div w:id="1350328003">
          <w:marLeft w:val="0"/>
          <w:marRight w:val="0"/>
          <w:marTop w:val="0"/>
          <w:marBottom w:val="0"/>
          <w:divBdr>
            <w:top w:val="none" w:sz="0" w:space="0" w:color="auto"/>
            <w:left w:val="none" w:sz="0" w:space="0" w:color="auto"/>
            <w:bottom w:val="none" w:sz="0" w:space="0" w:color="auto"/>
            <w:right w:val="none" w:sz="0" w:space="0" w:color="auto"/>
          </w:divBdr>
          <w:divsChild>
            <w:div w:id="1585996549">
              <w:marLeft w:val="0"/>
              <w:marRight w:val="0"/>
              <w:marTop w:val="0"/>
              <w:marBottom w:val="0"/>
              <w:divBdr>
                <w:top w:val="none" w:sz="0" w:space="0" w:color="auto"/>
                <w:left w:val="none" w:sz="0" w:space="0" w:color="auto"/>
                <w:bottom w:val="none" w:sz="0" w:space="0" w:color="auto"/>
                <w:right w:val="none" w:sz="0" w:space="0" w:color="auto"/>
              </w:divBdr>
              <w:divsChild>
                <w:div w:id="60616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5398891">
      <w:bodyDiv w:val="1"/>
      <w:marLeft w:val="0"/>
      <w:marRight w:val="0"/>
      <w:marTop w:val="0"/>
      <w:marBottom w:val="0"/>
      <w:divBdr>
        <w:top w:val="none" w:sz="0" w:space="0" w:color="auto"/>
        <w:left w:val="none" w:sz="0" w:space="0" w:color="auto"/>
        <w:bottom w:val="none" w:sz="0" w:space="0" w:color="auto"/>
        <w:right w:val="none" w:sz="0" w:space="0" w:color="auto"/>
      </w:divBdr>
      <w:divsChild>
        <w:div w:id="1567298135">
          <w:marLeft w:val="0"/>
          <w:marRight w:val="0"/>
          <w:marTop w:val="0"/>
          <w:marBottom w:val="0"/>
          <w:divBdr>
            <w:top w:val="none" w:sz="0" w:space="0" w:color="auto"/>
            <w:left w:val="none" w:sz="0" w:space="0" w:color="auto"/>
            <w:bottom w:val="none" w:sz="0" w:space="0" w:color="auto"/>
            <w:right w:val="none" w:sz="0" w:space="0" w:color="auto"/>
          </w:divBdr>
          <w:divsChild>
            <w:div w:id="797114684">
              <w:marLeft w:val="0"/>
              <w:marRight w:val="0"/>
              <w:marTop w:val="0"/>
              <w:marBottom w:val="0"/>
              <w:divBdr>
                <w:top w:val="none" w:sz="0" w:space="0" w:color="auto"/>
                <w:left w:val="none" w:sz="0" w:space="0" w:color="auto"/>
                <w:bottom w:val="none" w:sz="0" w:space="0" w:color="auto"/>
                <w:right w:val="none" w:sz="0" w:space="0" w:color="auto"/>
              </w:divBdr>
              <w:divsChild>
                <w:div w:id="160140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183923">
      <w:bodyDiv w:val="1"/>
      <w:marLeft w:val="0"/>
      <w:marRight w:val="0"/>
      <w:marTop w:val="0"/>
      <w:marBottom w:val="0"/>
      <w:divBdr>
        <w:top w:val="none" w:sz="0" w:space="0" w:color="auto"/>
        <w:left w:val="none" w:sz="0" w:space="0" w:color="auto"/>
        <w:bottom w:val="none" w:sz="0" w:space="0" w:color="auto"/>
        <w:right w:val="none" w:sz="0" w:space="0" w:color="auto"/>
      </w:divBdr>
      <w:divsChild>
        <w:div w:id="1513377057">
          <w:marLeft w:val="0"/>
          <w:marRight w:val="0"/>
          <w:marTop w:val="0"/>
          <w:marBottom w:val="0"/>
          <w:divBdr>
            <w:top w:val="none" w:sz="0" w:space="0" w:color="auto"/>
            <w:left w:val="none" w:sz="0" w:space="0" w:color="auto"/>
            <w:bottom w:val="none" w:sz="0" w:space="0" w:color="auto"/>
            <w:right w:val="none" w:sz="0" w:space="0" w:color="auto"/>
          </w:divBdr>
          <w:divsChild>
            <w:div w:id="2079475976">
              <w:marLeft w:val="0"/>
              <w:marRight w:val="0"/>
              <w:marTop w:val="0"/>
              <w:marBottom w:val="0"/>
              <w:divBdr>
                <w:top w:val="none" w:sz="0" w:space="0" w:color="auto"/>
                <w:left w:val="none" w:sz="0" w:space="0" w:color="auto"/>
                <w:bottom w:val="none" w:sz="0" w:space="0" w:color="auto"/>
                <w:right w:val="none" w:sz="0" w:space="0" w:color="auto"/>
              </w:divBdr>
              <w:divsChild>
                <w:div w:id="100841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951829">
      <w:bodyDiv w:val="1"/>
      <w:marLeft w:val="0"/>
      <w:marRight w:val="0"/>
      <w:marTop w:val="0"/>
      <w:marBottom w:val="0"/>
      <w:divBdr>
        <w:top w:val="none" w:sz="0" w:space="0" w:color="auto"/>
        <w:left w:val="none" w:sz="0" w:space="0" w:color="auto"/>
        <w:bottom w:val="none" w:sz="0" w:space="0" w:color="auto"/>
        <w:right w:val="none" w:sz="0" w:space="0" w:color="auto"/>
      </w:divBdr>
      <w:divsChild>
        <w:div w:id="945962146">
          <w:marLeft w:val="0"/>
          <w:marRight w:val="0"/>
          <w:marTop w:val="0"/>
          <w:marBottom w:val="0"/>
          <w:divBdr>
            <w:top w:val="none" w:sz="0" w:space="0" w:color="auto"/>
            <w:left w:val="none" w:sz="0" w:space="0" w:color="auto"/>
            <w:bottom w:val="none" w:sz="0" w:space="0" w:color="auto"/>
            <w:right w:val="none" w:sz="0" w:space="0" w:color="auto"/>
          </w:divBdr>
          <w:divsChild>
            <w:div w:id="956059625">
              <w:marLeft w:val="0"/>
              <w:marRight w:val="0"/>
              <w:marTop w:val="0"/>
              <w:marBottom w:val="0"/>
              <w:divBdr>
                <w:top w:val="none" w:sz="0" w:space="0" w:color="auto"/>
                <w:left w:val="none" w:sz="0" w:space="0" w:color="auto"/>
                <w:bottom w:val="none" w:sz="0" w:space="0" w:color="auto"/>
                <w:right w:val="none" w:sz="0" w:space="0" w:color="auto"/>
              </w:divBdr>
              <w:divsChild>
                <w:div w:id="142017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413993">
      <w:bodyDiv w:val="1"/>
      <w:marLeft w:val="0"/>
      <w:marRight w:val="0"/>
      <w:marTop w:val="0"/>
      <w:marBottom w:val="0"/>
      <w:divBdr>
        <w:top w:val="none" w:sz="0" w:space="0" w:color="auto"/>
        <w:left w:val="none" w:sz="0" w:space="0" w:color="auto"/>
        <w:bottom w:val="none" w:sz="0" w:space="0" w:color="auto"/>
        <w:right w:val="none" w:sz="0" w:space="0" w:color="auto"/>
      </w:divBdr>
    </w:div>
    <w:div w:id="716659105">
      <w:bodyDiv w:val="1"/>
      <w:marLeft w:val="0"/>
      <w:marRight w:val="0"/>
      <w:marTop w:val="0"/>
      <w:marBottom w:val="0"/>
      <w:divBdr>
        <w:top w:val="none" w:sz="0" w:space="0" w:color="auto"/>
        <w:left w:val="none" w:sz="0" w:space="0" w:color="auto"/>
        <w:bottom w:val="none" w:sz="0" w:space="0" w:color="auto"/>
        <w:right w:val="none" w:sz="0" w:space="0" w:color="auto"/>
      </w:divBdr>
      <w:divsChild>
        <w:div w:id="594093106">
          <w:marLeft w:val="0"/>
          <w:marRight w:val="0"/>
          <w:marTop w:val="0"/>
          <w:marBottom w:val="0"/>
          <w:divBdr>
            <w:top w:val="none" w:sz="0" w:space="0" w:color="auto"/>
            <w:left w:val="none" w:sz="0" w:space="0" w:color="auto"/>
            <w:bottom w:val="none" w:sz="0" w:space="0" w:color="auto"/>
            <w:right w:val="none" w:sz="0" w:space="0" w:color="auto"/>
          </w:divBdr>
          <w:divsChild>
            <w:div w:id="891160834">
              <w:marLeft w:val="0"/>
              <w:marRight w:val="0"/>
              <w:marTop w:val="0"/>
              <w:marBottom w:val="0"/>
              <w:divBdr>
                <w:top w:val="none" w:sz="0" w:space="0" w:color="auto"/>
                <w:left w:val="none" w:sz="0" w:space="0" w:color="auto"/>
                <w:bottom w:val="none" w:sz="0" w:space="0" w:color="auto"/>
                <w:right w:val="none" w:sz="0" w:space="0" w:color="auto"/>
              </w:divBdr>
              <w:divsChild>
                <w:div w:id="1023019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224718">
      <w:bodyDiv w:val="1"/>
      <w:marLeft w:val="0"/>
      <w:marRight w:val="0"/>
      <w:marTop w:val="0"/>
      <w:marBottom w:val="0"/>
      <w:divBdr>
        <w:top w:val="none" w:sz="0" w:space="0" w:color="auto"/>
        <w:left w:val="none" w:sz="0" w:space="0" w:color="auto"/>
        <w:bottom w:val="none" w:sz="0" w:space="0" w:color="auto"/>
        <w:right w:val="none" w:sz="0" w:space="0" w:color="auto"/>
      </w:divBdr>
      <w:divsChild>
        <w:div w:id="1980770034">
          <w:marLeft w:val="0"/>
          <w:marRight w:val="0"/>
          <w:marTop w:val="0"/>
          <w:marBottom w:val="0"/>
          <w:divBdr>
            <w:top w:val="none" w:sz="0" w:space="0" w:color="auto"/>
            <w:left w:val="none" w:sz="0" w:space="0" w:color="auto"/>
            <w:bottom w:val="none" w:sz="0" w:space="0" w:color="auto"/>
            <w:right w:val="none" w:sz="0" w:space="0" w:color="auto"/>
          </w:divBdr>
          <w:divsChild>
            <w:div w:id="2070692294">
              <w:marLeft w:val="0"/>
              <w:marRight w:val="0"/>
              <w:marTop w:val="0"/>
              <w:marBottom w:val="0"/>
              <w:divBdr>
                <w:top w:val="none" w:sz="0" w:space="0" w:color="auto"/>
                <w:left w:val="none" w:sz="0" w:space="0" w:color="auto"/>
                <w:bottom w:val="none" w:sz="0" w:space="0" w:color="auto"/>
                <w:right w:val="none" w:sz="0" w:space="0" w:color="auto"/>
              </w:divBdr>
              <w:divsChild>
                <w:div w:id="204782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864925">
      <w:bodyDiv w:val="1"/>
      <w:marLeft w:val="0"/>
      <w:marRight w:val="0"/>
      <w:marTop w:val="0"/>
      <w:marBottom w:val="0"/>
      <w:divBdr>
        <w:top w:val="none" w:sz="0" w:space="0" w:color="auto"/>
        <w:left w:val="none" w:sz="0" w:space="0" w:color="auto"/>
        <w:bottom w:val="none" w:sz="0" w:space="0" w:color="auto"/>
        <w:right w:val="none" w:sz="0" w:space="0" w:color="auto"/>
      </w:divBdr>
      <w:divsChild>
        <w:div w:id="428500503">
          <w:marLeft w:val="0"/>
          <w:marRight w:val="0"/>
          <w:marTop w:val="0"/>
          <w:marBottom w:val="0"/>
          <w:divBdr>
            <w:top w:val="none" w:sz="0" w:space="0" w:color="auto"/>
            <w:left w:val="none" w:sz="0" w:space="0" w:color="auto"/>
            <w:bottom w:val="none" w:sz="0" w:space="0" w:color="auto"/>
            <w:right w:val="none" w:sz="0" w:space="0" w:color="auto"/>
          </w:divBdr>
          <w:divsChild>
            <w:div w:id="1597252107">
              <w:marLeft w:val="0"/>
              <w:marRight w:val="0"/>
              <w:marTop w:val="0"/>
              <w:marBottom w:val="0"/>
              <w:divBdr>
                <w:top w:val="none" w:sz="0" w:space="0" w:color="auto"/>
                <w:left w:val="none" w:sz="0" w:space="0" w:color="auto"/>
                <w:bottom w:val="none" w:sz="0" w:space="0" w:color="auto"/>
                <w:right w:val="none" w:sz="0" w:space="0" w:color="auto"/>
              </w:divBdr>
              <w:divsChild>
                <w:div w:id="23351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259752">
      <w:bodyDiv w:val="1"/>
      <w:marLeft w:val="0"/>
      <w:marRight w:val="0"/>
      <w:marTop w:val="0"/>
      <w:marBottom w:val="0"/>
      <w:divBdr>
        <w:top w:val="none" w:sz="0" w:space="0" w:color="auto"/>
        <w:left w:val="none" w:sz="0" w:space="0" w:color="auto"/>
        <w:bottom w:val="none" w:sz="0" w:space="0" w:color="auto"/>
        <w:right w:val="none" w:sz="0" w:space="0" w:color="auto"/>
      </w:divBdr>
    </w:div>
    <w:div w:id="1335961395">
      <w:bodyDiv w:val="1"/>
      <w:marLeft w:val="0"/>
      <w:marRight w:val="0"/>
      <w:marTop w:val="0"/>
      <w:marBottom w:val="0"/>
      <w:divBdr>
        <w:top w:val="none" w:sz="0" w:space="0" w:color="auto"/>
        <w:left w:val="none" w:sz="0" w:space="0" w:color="auto"/>
        <w:bottom w:val="none" w:sz="0" w:space="0" w:color="auto"/>
        <w:right w:val="none" w:sz="0" w:space="0" w:color="auto"/>
      </w:divBdr>
      <w:divsChild>
        <w:div w:id="449712475">
          <w:marLeft w:val="0"/>
          <w:marRight w:val="0"/>
          <w:marTop w:val="0"/>
          <w:marBottom w:val="0"/>
          <w:divBdr>
            <w:top w:val="none" w:sz="0" w:space="0" w:color="auto"/>
            <w:left w:val="none" w:sz="0" w:space="0" w:color="auto"/>
            <w:bottom w:val="none" w:sz="0" w:space="0" w:color="auto"/>
            <w:right w:val="none" w:sz="0" w:space="0" w:color="auto"/>
          </w:divBdr>
          <w:divsChild>
            <w:div w:id="1933467735">
              <w:marLeft w:val="0"/>
              <w:marRight w:val="0"/>
              <w:marTop w:val="0"/>
              <w:marBottom w:val="0"/>
              <w:divBdr>
                <w:top w:val="none" w:sz="0" w:space="0" w:color="auto"/>
                <w:left w:val="none" w:sz="0" w:space="0" w:color="auto"/>
                <w:bottom w:val="none" w:sz="0" w:space="0" w:color="auto"/>
                <w:right w:val="none" w:sz="0" w:space="0" w:color="auto"/>
              </w:divBdr>
              <w:divsChild>
                <w:div w:id="30462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393128">
      <w:bodyDiv w:val="1"/>
      <w:marLeft w:val="0"/>
      <w:marRight w:val="0"/>
      <w:marTop w:val="0"/>
      <w:marBottom w:val="0"/>
      <w:divBdr>
        <w:top w:val="none" w:sz="0" w:space="0" w:color="auto"/>
        <w:left w:val="none" w:sz="0" w:space="0" w:color="auto"/>
        <w:bottom w:val="none" w:sz="0" w:space="0" w:color="auto"/>
        <w:right w:val="none" w:sz="0" w:space="0" w:color="auto"/>
      </w:divBdr>
      <w:divsChild>
        <w:div w:id="1874732310">
          <w:marLeft w:val="0"/>
          <w:marRight w:val="0"/>
          <w:marTop w:val="0"/>
          <w:marBottom w:val="0"/>
          <w:divBdr>
            <w:top w:val="none" w:sz="0" w:space="0" w:color="auto"/>
            <w:left w:val="none" w:sz="0" w:space="0" w:color="auto"/>
            <w:bottom w:val="none" w:sz="0" w:space="0" w:color="auto"/>
            <w:right w:val="none" w:sz="0" w:space="0" w:color="auto"/>
          </w:divBdr>
          <w:divsChild>
            <w:div w:id="1154956895">
              <w:marLeft w:val="0"/>
              <w:marRight w:val="0"/>
              <w:marTop w:val="0"/>
              <w:marBottom w:val="0"/>
              <w:divBdr>
                <w:top w:val="none" w:sz="0" w:space="0" w:color="auto"/>
                <w:left w:val="none" w:sz="0" w:space="0" w:color="auto"/>
                <w:bottom w:val="none" w:sz="0" w:space="0" w:color="auto"/>
                <w:right w:val="none" w:sz="0" w:space="0" w:color="auto"/>
              </w:divBdr>
              <w:divsChild>
                <w:div w:id="3971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517156">
      <w:bodyDiv w:val="1"/>
      <w:marLeft w:val="0"/>
      <w:marRight w:val="0"/>
      <w:marTop w:val="0"/>
      <w:marBottom w:val="0"/>
      <w:divBdr>
        <w:top w:val="none" w:sz="0" w:space="0" w:color="auto"/>
        <w:left w:val="none" w:sz="0" w:space="0" w:color="auto"/>
        <w:bottom w:val="none" w:sz="0" w:space="0" w:color="auto"/>
        <w:right w:val="none" w:sz="0" w:space="0" w:color="auto"/>
      </w:divBdr>
      <w:divsChild>
        <w:div w:id="537400830">
          <w:marLeft w:val="0"/>
          <w:marRight w:val="0"/>
          <w:marTop w:val="0"/>
          <w:marBottom w:val="0"/>
          <w:divBdr>
            <w:top w:val="none" w:sz="0" w:space="0" w:color="auto"/>
            <w:left w:val="none" w:sz="0" w:space="0" w:color="auto"/>
            <w:bottom w:val="none" w:sz="0" w:space="0" w:color="auto"/>
            <w:right w:val="none" w:sz="0" w:space="0" w:color="auto"/>
          </w:divBdr>
          <w:divsChild>
            <w:div w:id="1995061576">
              <w:marLeft w:val="0"/>
              <w:marRight w:val="0"/>
              <w:marTop w:val="0"/>
              <w:marBottom w:val="0"/>
              <w:divBdr>
                <w:top w:val="none" w:sz="0" w:space="0" w:color="auto"/>
                <w:left w:val="none" w:sz="0" w:space="0" w:color="auto"/>
                <w:bottom w:val="none" w:sz="0" w:space="0" w:color="auto"/>
                <w:right w:val="none" w:sz="0" w:space="0" w:color="auto"/>
              </w:divBdr>
              <w:divsChild>
                <w:div w:id="85218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561113">
      <w:bodyDiv w:val="1"/>
      <w:marLeft w:val="0"/>
      <w:marRight w:val="0"/>
      <w:marTop w:val="0"/>
      <w:marBottom w:val="0"/>
      <w:divBdr>
        <w:top w:val="none" w:sz="0" w:space="0" w:color="auto"/>
        <w:left w:val="none" w:sz="0" w:space="0" w:color="auto"/>
        <w:bottom w:val="none" w:sz="0" w:space="0" w:color="auto"/>
        <w:right w:val="none" w:sz="0" w:space="0" w:color="auto"/>
      </w:divBdr>
      <w:divsChild>
        <w:div w:id="134027344">
          <w:marLeft w:val="0"/>
          <w:marRight w:val="0"/>
          <w:marTop w:val="0"/>
          <w:marBottom w:val="0"/>
          <w:divBdr>
            <w:top w:val="none" w:sz="0" w:space="0" w:color="auto"/>
            <w:left w:val="none" w:sz="0" w:space="0" w:color="auto"/>
            <w:bottom w:val="none" w:sz="0" w:space="0" w:color="auto"/>
            <w:right w:val="none" w:sz="0" w:space="0" w:color="auto"/>
          </w:divBdr>
          <w:divsChild>
            <w:div w:id="1970699513">
              <w:marLeft w:val="0"/>
              <w:marRight w:val="0"/>
              <w:marTop w:val="0"/>
              <w:marBottom w:val="0"/>
              <w:divBdr>
                <w:top w:val="none" w:sz="0" w:space="0" w:color="auto"/>
                <w:left w:val="none" w:sz="0" w:space="0" w:color="auto"/>
                <w:bottom w:val="none" w:sz="0" w:space="0" w:color="auto"/>
                <w:right w:val="none" w:sz="0" w:space="0" w:color="auto"/>
              </w:divBdr>
              <w:divsChild>
                <w:div w:id="5500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094945">
      <w:bodyDiv w:val="1"/>
      <w:marLeft w:val="0"/>
      <w:marRight w:val="0"/>
      <w:marTop w:val="0"/>
      <w:marBottom w:val="0"/>
      <w:divBdr>
        <w:top w:val="none" w:sz="0" w:space="0" w:color="auto"/>
        <w:left w:val="none" w:sz="0" w:space="0" w:color="auto"/>
        <w:bottom w:val="none" w:sz="0" w:space="0" w:color="auto"/>
        <w:right w:val="none" w:sz="0" w:space="0" w:color="auto"/>
      </w:divBdr>
      <w:divsChild>
        <w:div w:id="1709135580">
          <w:marLeft w:val="0"/>
          <w:marRight w:val="0"/>
          <w:marTop w:val="0"/>
          <w:marBottom w:val="0"/>
          <w:divBdr>
            <w:top w:val="none" w:sz="0" w:space="0" w:color="auto"/>
            <w:left w:val="none" w:sz="0" w:space="0" w:color="auto"/>
            <w:bottom w:val="none" w:sz="0" w:space="0" w:color="auto"/>
            <w:right w:val="none" w:sz="0" w:space="0" w:color="auto"/>
          </w:divBdr>
          <w:divsChild>
            <w:div w:id="534512586">
              <w:marLeft w:val="0"/>
              <w:marRight w:val="0"/>
              <w:marTop w:val="0"/>
              <w:marBottom w:val="0"/>
              <w:divBdr>
                <w:top w:val="none" w:sz="0" w:space="0" w:color="auto"/>
                <w:left w:val="none" w:sz="0" w:space="0" w:color="auto"/>
                <w:bottom w:val="none" w:sz="0" w:space="0" w:color="auto"/>
                <w:right w:val="none" w:sz="0" w:space="0" w:color="auto"/>
              </w:divBdr>
              <w:divsChild>
                <w:div w:id="225141324">
                  <w:marLeft w:val="0"/>
                  <w:marRight w:val="0"/>
                  <w:marTop w:val="0"/>
                  <w:marBottom w:val="0"/>
                  <w:divBdr>
                    <w:top w:val="none" w:sz="0" w:space="0" w:color="auto"/>
                    <w:left w:val="none" w:sz="0" w:space="0" w:color="auto"/>
                    <w:bottom w:val="none" w:sz="0" w:space="0" w:color="auto"/>
                    <w:right w:val="none" w:sz="0" w:space="0" w:color="auto"/>
                  </w:divBdr>
                  <w:divsChild>
                    <w:div w:id="1402485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3283311">
      <w:bodyDiv w:val="1"/>
      <w:marLeft w:val="0"/>
      <w:marRight w:val="0"/>
      <w:marTop w:val="0"/>
      <w:marBottom w:val="0"/>
      <w:divBdr>
        <w:top w:val="none" w:sz="0" w:space="0" w:color="auto"/>
        <w:left w:val="none" w:sz="0" w:space="0" w:color="auto"/>
        <w:bottom w:val="none" w:sz="0" w:space="0" w:color="auto"/>
        <w:right w:val="none" w:sz="0" w:space="0" w:color="auto"/>
      </w:divBdr>
      <w:divsChild>
        <w:div w:id="1782726963">
          <w:marLeft w:val="0"/>
          <w:marRight w:val="0"/>
          <w:marTop w:val="0"/>
          <w:marBottom w:val="0"/>
          <w:divBdr>
            <w:top w:val="none" w:sz="0" w:space="0" w:color="auto"/>
            <w:left w:val="none" w:sz="0" w:space="0" w:color="auto"/>
            <w:bottom w:val="none" w:sz="0" w:space="0" w:color="auto"/>
            <w:right w:val="none" w:sz="0" w:space="0" w:color="auto"/>
          </w:divBdr>
          <w:divsChild>
            <w:div w:id="937980402">
              <w:marLeft w:val="0"/>
              <w:marRight w:val="0"/>
              <w:marTop w:val="0"/>
              <w:marBottom w:val="0"/>
              <w:divBdr>
                <w:top w:val="none" w:sz="0" w:space="0" w:color="auto"/>
                <w:left w:val="none" w:sz="0" w:space="0" w:color="auto"/>
                <w:bottom w:val="none" w:sz="0" w:space="0" w:color="auto"/>
                <w:right w:val="none" w:sz="0" w:space="0" w:color="auto"/>
              </w:divBdr>
              <w:divsChild>
                <w:div w:id="18464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351346">
      <w:bodyDiv w:val="1"/>
      <w:marLeft w:val="0"/>
      <w:marRight w:val="0"/>
      <w:marTop w:val="0"/>
      <w:marBottom w:val="0"/>
      <w:divBdr>
        <w:top w:val="none" w:sz="0" w:space="0" w:color="auto"/>
        <w:left w:val="none" w:sz="0" w:space="0" w:color="auto"/>
        <w:bottom w:val="none" w:sz="0" w:space="0" w:color="auto"/>
        <w:right w:val="none" w:sz="0" w:space="0" w:color="auto"/>
      </w:divBdr>
      <w:divsChild>
        <w:div w:id="1171987086">
          <w:marLeft w:val="0"/>
          <w:marRight w:val="0"/>
          <w:marTop w:val="0"/>
          <w:marBottom w:val="0"/>
          <w:divBdr>
            <w:top w:val="none" w:sz="0" w:space="0" w:color="auto"/>
            <w:left w:val="none" w:sz="0" w:space="0" w:color="auto"/>
            <w:bottom w:val="none" w:sz="0" w:space="0" w:color="auto"/>
            <w:right w:val="none" w:sz="0" w:space="0" w:color="auto"/>
          </w:divBdr>
          <w:divsChild>
            <w:div w:id="1063721741">
              <w:marLeft w:val="0"/>
              <w:marRight w:val="0"/>
              <w:marTop w:val="0"/>
              <w:marBottom w:val="0"/>
              <w:divBdr>
                <w:top w:val="none" w:sz="0" w:space="0" w:color="auto"/>
                <w:left w:val="none" w:sz="0" w:space="0" w:color="auto"/>
                <w:bottom w:val="none" w:sz="0" w:space="0" w:color="auto"/>
                <w:right w:val="none" w:sz="0" w:space="0" w:color="auto"/>
              </w:divBdr>
              <w:divsChild>
                <w:div w:id="124055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118388">
      <w:bodyDiv w:val="1"/>
      <w:marLeft w:val="0"/>
      <w:marRight w:val="0"/>
      <w:marTop w:val="0"/>
      <w:marBottom w:val="0"/>
      <w:divBdr>
        <w:top w:val="none" w:sz="0" w:space="0" w:color="auto"/>
        <w:left w:val="none" w:sz="0" w:space="0" w:color="auto"/>
        <w:bottom w:val="none" w:sz="0" w:space="0" w:color="auto"/>
        <w:right w:val="none" w:sz="0" w:space="0" w:color="auto"/>
      </w:divBdr>
    </w:div>
    <w:div w:id="1748454009">
      <w:bodyDiv w:val="1"/>
      <w:marLeft w:val="0"/>
      <w:marRight w:val="0"/>
      <w:marTop w:val="0"/>
      <w:marBottom w:val="0"/>
      <w:divBdr>
        <w:top w:val="none" w:sz="0" w:space="0" w:color="auto"/>
        <w:left w:val="none" w:sz="0" w:space="0" w:color="auto"/>
        <w:bottom w:val="none" w:sz="0" w:space="0" w:color="auto"/>
        <w:right w:val="none" w:sz="0" w:space="0" w:color="auto"/>
      </w:divBdr>
      <w:divsChild>
        <w:div w:id="1448230585">
          <w:marLeft w:val="0"/>
          <w:marRight w:val="0"/>
          <w:marTop w:val="0"/>
          <w:marBottom w:val="0"/>
          <w:divBdr>
            <w:top w:val="none" w:sz="0" w:space="0" w:color="auto"/>
            <w:left w:val="none" w:sz="0" w:space="0" w:color="auto"/>
            <w:bottom w:val="none" w:sz="0" w:space="0" w:color="auto"/>
            <w:right w:val="none" w:sz="0" w:space="0" w:color="auto"/>
          </w:divBdr>
          <w:divsChild>
            <w:div w:id="478696820">
              <w:marLeft w:val="0"/>
              <w:marRight w:val="0"/>
              <w:marTop w:val="0"/>
              <w:marBottom w:val="0"/>
              <w:divBdr>
                <w:top w:val="none" w:sz="0" w:space="0" w:color="auto"/>
                <w:left w:val="none" w:sz="0" w:space="0" w:color="auto"/>
                <w:bottom w:val="none" w:sz="0" w:space="0" w:color="auto"/>
                <w:right w:val="none" w:sz="0" w:space="0" w:color="auto"/>
              </w:divBdr>
              <w:divsChild>
                <w:div w:id="20645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205781">
      <w:bodyDiv w:val="1"/>
      <w:marLeft w:val="0"/>
      <w:marRight w:val="0"/>
      <w:marTop w:val="0"/>
      <w:marBottom w:val="0"/>
      <w:divBdr>
        <w:top w:val="none" w:sz="0" w:space="0" w:color="auto"/>
        <w:left w:val="none" w:sz="0" w:space="0" w:color="auto"/>
        <w:bottom w:val="none" w:sz="0" w:space="0" w:color="auto"/>
        <w:right w:val="none" w:sz="0" w:space="0" w:color="auto"/>
      </w:divBdr>
      <w:divsChild>
        <w:div w:id="1640913665">
          <w:marLeft w:val="0"/>
          <w:marRight w:val="0"/>
          <w:marTop w:val="0"/>
          <w:marBottom w:val="0"/>
          <w:divBdr>
            <w:top w:val="none" w:sz="0" w:space="0" w:color="auto"/>
            <w:left w:val="none" w:sz="0" w:space="0" w:color="auto"/>
            <w:bottom w:val="none" w:sz="0" w:space="0" w:color="auto"/>
            <w:right w:val="none" w:sz="0" w:space="0" w:color="auto"/>
          </w:divBdr>
          <w:divsChild>
            <w:div w:id="1954749675">
              <w:marLeft w:val="0"/>
              <w:marRight w:val="0"/>
              <w:marTop w:val="0"/>
              <w:marBottom w:val="0"/>
              <w:divBdr>
                <w:top w:val="none" w:sz="0" w:space="0" w:color="auto"/>
                <w:left w:val="none" w:sz="0" w:space="0" w:color="auto"/>
                <w:bottom w:val="none" w:sz="0" w:space="0" w:color="auto"/>
                <w:right w:val="none" w:sz="0" w:space="0" w:color="auto"/>
              </w:divBdr>
              <w:divsChild>
                <w:div w:id="60727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421165">
      <w:bodyDiv w:val="1"/>
      <w:marLeft w:val="0"/>
      <w:marRight w:val="0"/>
      <w:marTop w:val="0"/>
      <w:marBottom w:val="0"/>
      <w:divBdr>
        <w:top w:val="none" w:sz="0" w:space="0" w:color="auto"/>
        <w:left w:val="none" w:sz="0" w:space="0" w:color="auto"/>
        <w:bottom w:val="none" w:sz="0" w:space="0" w:color="auto"/>
        <w:right w:val="none" w:sz="0" w:space="0" w:color="auto"/>
      </w:divBdr>
      <w:divsChild>
        <w:div w:id="196239797">
          <w:marLeft w:val="0"/>
          <w:marRight w:val="0"/>
          <w:marTop w:val="0"/>
          <w:marBottom w:val="0"/>
          <w:divBdr>
            <w:top w:val="none" w:sz="0" w:space="0" w:color="auto"/>
            <w:left w:val="none" w:sz="0" w:space="0" w:color="auto"/>
            <w:bottom w:val="none" w:sz="0" w:space="0" w:color="auto"/>
            <w:right w:val="none" w:sz="0" w:space="0" w:color="auto"/>
          </w:divBdr>
          <w:divsChild>
            <w:div w:id="974332036">
              <w:marLeft w:val="0"/>
              <w:marRight w:val="0"/>
              <w:marTop w:val="0"/>
              <w:marBottom w:val="0"/>
              <w:divBdr>
                <w:top w:val="none" w:sz="0" w:space="0" w:color="auto"/>
                <w:left w:val="none" w:sz="0" w:space="0" w:color="auto"/>
                <w:bottom w:val="none" w:sz="0" w:space="0" w:color="auto"/>
                <w:right w:val="none" w:sz="0" w:space="0" w:color="auto"/>
              </w:divBdr>
              <w:divsChild>
                <w:div w:id="108384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228419">
      <w:bodyDiv w:val="1"/>
      <w:marLeft w:val="0"/>
      <w:marRight w:val="0"/>
      <w:marTop w:val="0"/>
      <w:marBottom w:val="0"/>
      <w:divBdr>
        <w:top w:val="none" w:sz="0" w:space="0" w:color="auto"/>
        <w:left w:val="none" w:sz="0" w:space="0" w:color="auto"/>
        <w:bottom w:val="none" w:sz="0" w:space="0" w:color="auto"/>
        <w:right w:val="none" w:sz="0" w:space="0" w:color="auto"/>
      </w:divBdr>
      <w:divsChild>
        <w:div w:id="823622935">
          <w:marLeft w:val="0"/>
          <w:marRight w:val="0"/>
          <w:marTop w:val="0"/>
          <w:marBottom w:val="0"/>
          <w:divBdr>
            <w:top w:val="none" w:sz="0" w:space="0" w:color="auto"/>
            <w:left w:val="none" w:sz="0" w:space="0" w:color="auto"/>
            <w:bottom w:val="none" w:sz="0" w:space="0" w:color="auto"/>
            <w:right w:val="none" w:sz="0" w:space="0" w:color="auto"/>
          </w:divBdr>
          <w:divsChild>
            <w:div w:id="1091052367">
              <w:marLeft w:val="0"/>
              <w:marRight w:val="0"/>
              <w:marTop w:val="0"/>
              <w:marBottom w:val="0"/>
              <w:divBdr>
                <w:top w:val="none" w:sz="0" w:space="0" w:color="auto"/>
                <w:left w:val="none" w:sz="0" w:space="0" w:color="auto"/>
                <w:bottom w:val="none" w:sz="0" w:space="0" w:color="auto"/>
                <w:right w:val="none" w:sz="0" w:space="0" w:color="auto"/>
              </w:divBdr>
              <w:divsChild>
                <w:div w:id="960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628993">
      <w:bodyDiv w:val="1"/>
      <w:marLeft w:val="0"/>
      <w:marRight w:val="0"/>
      <w:marTop w:val="0"/>
      <w:marBottom w:val="0"/>
      <w:divBdr>
        <w:top w:val="none" w:sz="0" w:space="0" w:color="auto"/>
        <w:left w:val="none" w:sz="0" w:space="0" w:color="auto"/>
        <w:bottom w:val="none" w:sz="0" w:space="0" w:color="auto"/>
        <w:right w:val="none" w:sz="0" w:space="0" w:color="auto"/>
      </w:divBdr>
      <w:divsChild>
        <w:div w:id="1762872635">
          <w:marLeft w:val="0"/>
          <w:marRight w:val="0"/>
          <w:marTop w:val="0"/>
          <w:marBottom w:val="0"/>
          <w:divBdr>
            <w:top w:val="none" w:sz="0" w:space="0" w:color="auto"/>
            <w:left w:val="none" w:sz="0" w:space="0" w:color="auto"/>
            <w:bottom w:val="none" w:sz="0" w:space="0" w:color="auto"/>
            <w:right w:val="none" w:sz="0" w:space="0" w:color="auto"/>
          </w:divBdr>
          <w:divsChild>
            <w:div w:id="1149861529">
              <w:marLeft w:val="0"/>
              <w:marRight w:val="0"/>
              <w:marTop w:val="0"/>
              <w:marBottom w:val="0"/>
              <w:divBdr>
                <w:top w:val="none" w:sz="0" w:space="0" w:color="auto"/>
                <w:left w:val="none" w:sz="0" w:space="0" w:color="auto"/>
                <w:bottom w:val="none" w:sz="0" w:space="0" w:color="auto"/>
                <w:right w:val="none" w:sz="0" w:space="0" w:color="auto"/>
              </w:divBdr>
              <w:divsChild>
                <w:div w:id="1746301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690119">
      <w:bodyDiv w:val="1"/>
      <w:marLeft w:val="0"/>
      <w:marRight w:val="0"/>
      <w:marTop w:val="0"/>
      <w:marBottom w:val="0"/>
      <w:divBdr>
        <w:top w:val="none" w:sz="0" w:space="0" w:color="auto"/>
        <w:left w:val="none" w:sz="0" w:space="0" w:color="auto"/>
        <w:bottom w:val="none" w:sz="0" w:space="0" w:color="auto"/>
        <w:right w:val="none" w:sz="0" w:space="0" w:color="auto"/>
      </w:divBdr>
      <w:divsChild>
        <w:div w:id="2053142926">
          <w:marLeft w:val="0"/>
          <w:marRight w:val="0"/>
          <w:marTop w:val="0"/>
          <w:marBottom w:val="0"/>
          <w:divBdr>
            <w:top w:val="none" w:sz="0" w:space="0" w:color="auto"/>
            <w:left w:val="none" w:sz="0" w:space="0" w:color="auto"/>
            <w:bottom w:val="none" w:sz="0" w:space="0" w:color="auto"/>
            <w:right w:val="none" w:sz="0" w:space="0" w:color="auto"/>
          </w:divBdr>
          <w:divsChild>
            <w:div w:id="306131818">
              <w:marLeft w:val="0"/>
              <w:marRight w:val="0"/>
              <w:marTop w:val="0"/>
              <w:marBottom w:val="0"/>
              <w:divBdr>
                <w:top w:val="none" w:sz="0" w:space="0" w:color="auto"/>
                <w:left w:val="none" w:sz="0" w:space="0" w:color="auto"/>
                <w:bottom w:val="none" w:sz="0" w:space="0" w:color="auto"/>
                <w:right w:val="none" w:sz="0" w:space="0" w:color="auto"/>
              </w:divBdr>
              <w:divsChild>
                <w:div w:id="33399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688093">
      <w:bodyDiv w:val="1"/>
      <w:marLeft w:val="0"/>
      <w:marRight w:val="0"/>
      <w:marTop w:val="0"/>
      <w:marBottom w:val="0"/>
      <w:divBdr>
        <w:top w:val="none" w:sz="0" w:space="0" w:color="auto"/>
        <w:left w:val="none" w:sz="0" w:space="0" w:color="auto"/>
        <w:bottom w:val="none" w:sz="0" w:space="0" w:color="auto"/>
        <w:right w:val="none" w:sz="0" w:space="0" w:color="auto"/>
      </w:divBdr>
      <w:divsChild>
        <w:div w:id="1449854519">
          <w:marLeft w:val="0"/>
          <w:marRight w:val="0"/>
          <w:marTop w:val="0"/>
          <w:marBottom w:val="0"/>
          <w:divBdr>
            <w:top w:val="none" w:sz="0" w:space="0" w:color="auto"/>
            <w:left w:val="none" w:sz="0" w:space="0" w:color="auto"/>
            <w:bottom w:val="none" w:sz="0" w:space="0" w:color="auto"/>
            <w:right w:val="none" w:sz="0" w:space="0" w:color="auto"/>
          </w:divBdr>
          <w:divsChild>
            <w:div w:id="1194464286">
              <w:marLeft w:val="0"/>
              <w:marRight w:val="0"/>
              <w:marTop w:val="0"/>
              <w:marBottom w:val="0"/>
              <w:divBdr>
                <w:top w:val="none" w:sz="0" w:space="0" w:color="auto"/>
                <w:left w:val="none" w:sz="0" w:space="0" w:color="auto"/>
                <w:bottom w:val="none" w:sz="0" w:space="0" w:color="auto"/>
                <w:right w:val="none" w:sz="0" w:space="0" w:color="auto"/>
              </w:divBdr>
              <w:divsChild>
                <w:div w:id="22368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301421516300258"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www.ecosystemvaluation.org/hedonic_pricing.htm" TargetMode="External"/><Relationship Id="rId12" Type="http://schemas.openxmlformats.org/officeDocument/2006/relationships/hyperlink" Target="https://www.ft.com/content/1d76b77a-dec6-11e8-8f50-cbae5495d92b"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www.evergreenenergy.co.uk/sustainable-home/what-is-an-epc-rating/" TargetMode="External"/><Relationship Id="rId11" Type="http://schemas.openxmlformats.org/officeDocument/2006/relationships/hyperlink" Target="https://www.ft.com/content/58402ce0-334c-11e8-ac48-10c6fdc22f03" TargetMode="External"/><Relationship Id="rId5" Type="http://schemas.openxmlformats.org/officeDocument/2006/relationships/image" Target="media/image1.jpeg"/><Relationship Id="rId15" Type="http://schemas.openxmlformats.org/officeDocument/2006/relationships/fontTable" Target="fontTable.xml"/><Relationship Id="rId10" Type="http://schemas.openxmlformats.org/officeDocument/2006/relationships/hyperlink" Target="https://www.sciencedirect.com/science/article/pii/S0140988314003296"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assets.publishing.service.gov.uk/government/uploads/system/uploads/attachment_data/file/207527/Insullation_house_price_increase_rev7_copy.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9</TotalTime>
  <Pages>7</Pages>
  <Words>6255</Words>
  <Characters>3565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brera Fermin, Francina</dc:creator>
  <cp:keywords/>
  <dc:description/>
  <cp:lastModifiedBy>Divya Sharma</cp:lastModifiedBy>
  <cp:revision>11</cp:revision>
  <dcterms:created xsi:type="dcterms:W3CDTF">2021-03-21T10:33:00Z</dcterms:created>
  <dcterms:modified xsi:type="dcterms:W3CDTF">2021-03-2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261PxbFm"/&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